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263469" w14:textId="4698EB13" w:rsidR="009962DC" w:rsidRDefault="009B4892" w:rsidP="00B13598">
      <w:pPr>
        <w:spacing w:after="0" w:line="360" w:lineRule="auto"/>
        <w:ind w:firstLine="720"/>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r w:rsidR="00AE1989">
        <w:rPr>
          <w:rStyle w:val="normaltextrun"/>
          <w:rFonts w:ascii="Times New Roman" w:hAnsi="Times New Roman" w:cs="Times New Roman"/>
          <w:b/>
          <w:color w:val="000000"/>
          <w:sz w:val="28"/>
          <w:szCs w:val="28"/>
          <w:shd w:val="clear" w:color="auto" w:fill="FFFFFF"/>
          <w:lang w:val="en-GB"/>
        </w:rPr>
        <w:t xml:space="preserve"> </w:t>
      </w:r>
      <w:r w:rsidR="00AE1989" w:rsidRPr="00AE1989">
        <w:rPr>
          <w:rStyle w:val="normaltextrun"/>
          <w:rFonts w:ascii="Times New Roman" w:hAnsi="Times New Roman" w:cs="Times New Roman"/>
          <w:b/>
          <w:bCs/>
          <w:iCs/>
          <w:sz w:val="28"/>
          <w:szCs w:val="28"/>
          <w:lang w:val="en-GB"/>
        </w:rPr>
        <w:t>DENGAN ARSITEKTUR CONVOLUTIONAL NEURAL NETWORK (CNN)</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135B3">
      <w:pPr>
        <w:pStyle w:val="Heading1"/>
        <w:rPr>
          <w:szCs w:val="24"/>
        </w:rPr>
      </w:pPr>
      <w:r w:rsidRPr="003C3ECA">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E3769">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7D52BB0A"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901557">
        <w:rPr>
          <w:rFonts w:ascii="Times New Roman" w:hAnsi="Times New Roman" w:cs="Times New Roman"/>
          <w:sz w:val="24"/>
          <w:szCs w:val="24"/>
        </w:rPr>
        <w:t>6</w:t>
      </w:r>
    </w:p>
    <w:p w14:paraId="1A46BF99" w14:textId="5F11027B" w:rsidR="006B59CD" w:rsidRPr="009F2183" w:rsidRDefault="00D2381F"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339F9B71" w14:textId="3C593B65" w:rsidR="003135B3" w:rsidRPr="003135B3" w:rsidRDefault="006B59CD" w:rsidP="003135B3">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2924E5">
        <w:rPr>
          <w:rFonts w:ascii="Times New Roman" w:hAnsi="Times New Roman" w:cs="Times New Roman"/>
          <w:sz w:val="24"/>
          <w:szCs w:val="24"/>
        </w:rPr>
        <w:t>2</w:t>
      </w:r>
    </w:p>
    <w:p w14:paraId="0D1B1892" w14:textId="6585ABED" w:rsidR="003135B3" w:rsidRDefault="003135B3" w:rsidP="003135B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TINJAUAN PUSTAKA</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Pr>
          <w:rFonts w:ascii="Times New Roman" w:hAnsi="Times New Roman" w:cs="Times New Roman"/>
          <w:b/>
          <w:sz w:val="24"/>
          <w:szCs w:val="24"/>
        </w:rPr>
        <w:t>4</w:t>
      </w:r>
    </w:p>
    <w:p w14:paraId="678A1347" w14:textId="7E3084DD"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2.1 Citra</w:t>
      </w:r>
      <w:r>
        <w:rPr>
          <w:rFonts w:ascii="Times New Roman" w:hAnsi="Times New Roman" w:cs="Times New Roman"/>
          <w:bCs/>
          <w:sz w:val="24"/>
          <w:szCs w:val="24"/>
        </w:rPr>
        <w:tab/>
      </w:r>
      <w:r>
        <w:rPr>
          <w:rFonts w:ascii="Times New Roman" w:hAnsi="Times New Roman" w:cs="Times New Roman"/>
          <w:bCs/>
          <w:sz w:val="24"/>
          <w:szCs w:val="24"/>
        </w:rPr>
        <w:tab/>
        <w:t>14</w:t>
      </w:r>
    </w:p>
    <w:p w14:paraId="3644871F" w14:textId="366DC8C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2 Deteksi Usia Berbasis Citra</w:t>
      </w:r>
      <w:r>
        <w:rPr>
          <w:rFonts w:ascii="Times New Roman" w:hAnsi="Times New Roman" w:cs="Times New Roman"/>
          <w:bCs/>
          <w:sz w:val="24"/>
          <w:szCs w:val="24"/>
        </w:rPr>
        <w:tab/>
      </w:r>
      <w:r>
        <w:rPr>
          <w:rFonts w:ascii="Times New Roman" w:hAnsi="Times New Roman" w:cs="Times New Roman"/>
          <w:bCs/>
          <w:sz w:val="24"/>
          <w:szCs w:val="24"/>
        </w:rPr>
        <w:tab/>
        <w:t>15</w:t>
      </w:r>
    </w:p>
    <w:p w14:paraId="6227FC62" w14:textId="581018C1"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3 Machine Learning </w:t>
      </w:r>
      <w:r>
        <w:rPr>
          <w:rFonts w:ascii="Times New Roman" w:hAnsi="Times New Roman" w:cs="Times New Roman"/>
          <w:bCs/>
          <w:sz w:val="24"/>
          <w:szCs w:val="24"/>
        </w:rPr>
        <w:tab/>
      </w:r>
      <w:r>
        <w:rPr>
          <w:rFonts w:ascii="Times New Roman" w:hAnsi="Times New Roman" w:cs="Times New Roman"/>
          <w:bCs/>
          <w:sz w:val="24"/>
          <w:szCs w:val="24"/>
        </w:rPr>
        <w:tab/>
        <w:t>16</w:t>
      </w:r>
    </w:p>
    <w:p w14:paraId="1E9FE128" w14:textId="58D1D8D6"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4 Deep Learning </w:t>
      </w:r>
      <w:r>
        <w:rPr>
          <w:rFonts w:ascii="Times New Roman" w:hAnsi="Times New Roman" w:cs="Times New Roman"/>
          <w:bCs/>
          <w:sz w:val="24"/>
          <w:szCs w:val="24"/>
        </w:rPr>
        <w:tab/>
      </w:r>
      <w:r>
        <w:rPr>
          <w:rFonts w:ascii="Times New Roman" w:hAnsi="Times New Roman" w:cs="Times New Roman"/>
          <w:bCs/>
          <w:sz w:val="24"/>
          <w:szCs w:val="24"/>
        </w:rPr>
        <w:tab/>
        <w:t>17</w:t>
      </w:r>
    </w:p>
    <w:p w14:paraId="774EEB44" w14:textId="09F98720"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5 Convolutional Neural Networks </w:t>
      </w:r>
      <w:r>
        <w:rPr>
          <w:rFonts w:ascii="Times New Roman" w:hAnsi="Times New Roman" w:cs="Times New Roman"/>
          <w:bCs/>
          <w:sz w:val="24"/>
          <w:szCs w:val="24"/>
        </w:rPr>
        <w:tab/>
      </w:r>
      <w:r>
        <w:rPr>
          <w:rFonts w:ascii="Times New Roman" w:hAnsi="Times New Roman" w:cs="Times New Roman"/>
          <w:bCs/>
          <w:sz w:val="24"/>
          <w:szCs w:val="24"/>
        </w:rPr>
        <w:tab/>
        <w:t>18</w:t>
      </w:r>
    </w:p>
    <w:p w14:paraId="4FCD79C3" w14:textId="5828528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6 Pycharm</w:t>
      </w:r>
      <w:r>
        <w:rPr>
          <w:rFonts w:ascii="Times New Roman" w:hAnsi="Times New Roman" w:cs="Times New Roman"/>
          <w:bCs/>
          <w:sz w:val="24"/>
          <w:szCs w:val="24"/>
        </w:rPr>
        <w:tab/>
      </w:r>
      <w:r>
        <w:rPr>
          <w:rFonts w:ascii="Times New Roman" w:hAnsi="Times New Roman" w:cs="Times New Roman"/>
          <w:bCs/>
          <w:sz w:val="24"/>
          <w:szCs w:val="24"/>
        </w:rPr>
        <w:tab/>
        <w:t>20</w:t>
      </w:r>
    </w:p>
    <w:p w14:paraId="5785F270" w14:textId="40644A15" w:rsidR="003135B3" w:rsidRP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7 Penelitian  Terdahulu </w:t>
      </w:r>
      <w:r>
        <w:rPr>
          <w:rFonts w:ascii="Times New Roman" w:hAnsi="Times New Roman" w:cs="Times New Roman"/>
          <w:bCs/>
          <w:sz w:val="24"/>
          <w:szCs w:val="24"/>
        </w:rPr>
        <w:tab/>
      </w:r>
      <w:r>
        <w:rPr>
          <w:rFonts w:ascii="Times New Roman" w:hAnsi="Times New Roman" w:cs="Times New Roman"/>
          <w:bCs/>
          <w:sz w:val="24"/>
          <w:szCs w:val="24"/>
        </w:rPr>
        <w:tab/>
        <w:t>22</w:t>
      </w:r>
    </w:p>
    <w:p w14:paraId="675F151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BAB III   Metode Penelitian</w:t>
      </w:r>
      <w:r w:rsidR="002924E5">
        <w:rPr>
          <w:rFonts w:ascii="Times New Roman" w:hAnsi="Times New Roman" w:cs="Times New Roman"/>
          <w:b/>
          <w:bCs/>
          <w:sz w:val="24"/>
          <w:szCs w:val="24"/>
        </w:rPr>
        <w:tab/>
      </w:r>
      <w:r w:rsidR="002924E5">
        <w:rPr>
          <w:rFonts w:ascii="Times New Roman" w:hAnsi="Times New Roman" w:cs="Times New Roman"/>
          <w:b/>
          <w:bCs/>
          <w:sz w:val="24"/>
          <w:szCs w:val="24"/>
        </w:rPr>
        <w:tab/>
      </w:r>
      <w:r>
        <w:rPr>
          <w:rFonts w:ascii="Times New Roman" w:hAnsi="Times New Roman" w:cs="Times New Roman"/>
          <w:b/>
          <w:bCs/>
          <w:sz w:val="24"/>
          <w:szCs w:val="24"/>
        </w:rPr>
        <w:t>27</w:t>
      </w:r>
    </w:p>
    <w:p w14:paraId="02E342A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1 Analisis Metode </w:t>
      </w:r>
      <w:r>
        <w:rPr>
          <w:rFonts w:ascii="Times New Roman" w:hAnsi="Times New Roman" w:cs="Times New Roman"/>
          <w:bCs/>
          <w:sz w:val="24"/>
          <w:szCs w:val="24"/>
        </w:rPr>
        <w:tab/>
      </w:r>
      <w:r>
        <w:rPr>
          <w:rFonts w:ascii="Times New Roman" w:hAnsi="Times New Roman" w:cs="Times New Roman"/>
          <w:bCs/>
          <w:sz w:val="24"/>
          <w:szCs w:val="24"/>
        </w:rPr>
        <w:tab/>
        <w:t>27</w:t>
      </w:r>
    </w:p>
    <w:p w14:paraId="10BAA7D0" w14:textId="19523044"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lastRenderedPageBreak/>
        <w:tab/>
        <w:t xml:space="preserve">3.2 Analisis Sistem Usulan </w:t>
      </w:r>
      <w:r>
        <w:rPr>
          <w:rFonts w:ascii="Times New Roman" w:hAnsi="Times New Roman" w:cs="Times New Roman"/>
          <w:bCs/>
          <w:sz w:val="24"/>
          <w:szCs w:val="24"/>
        </w:rPr>
        <w:tab/>
      </w:r>
      <w:r>
        <w:rPr>
          <w:rFonts w:ascii="Times New Roman" w:hAnsi="Times New Roman" w:cs="Times New Roman"/>
          <w:bCs/>
          <w:sz w:val="24"/>
          <w:szCs w:val="24"/>
        </w:rPr>
        <w:tab/>
        <w:t>27</w:t>
      </w:r>
    </w:p>
    <w:p w14:paraId="662CCF3B" w14:textId="4E92FE8C" w:rsidR="003135B3" w:rsidRPr="003135B3" w:rsidRDefault="001E063D"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3 Perancangan Interface </w:t>
      </w:r>
      <w:r>
        <w:rPr>
          <w:rFonts w:ascii="Times New Roman" w:hAnsi="Times New Roman" w:cs="Times New Roman"/>
          <w:bCs/>
          <w:sz w:val="24"/>
          <w:szCs w:val="24"/>
        </w:rPr>
        <w:tab/>
      </w:r>
      <w:r>
        <w:rPr>
          <w:rFonts w:ascii="Times New Roman" w:hAnsi="Times New Roman" w:cs="Times New Roman"/>
          <w:bCs/>
          <w:sz w:val="24"/>
          <w:szCs w:val="24"/>
        </w:rPr>
        <w:tab/>
        <w:t>28</w:t>
      </w:r>
    </w:p>
    <w:p w14:paraId="6016EF6F" w14:textId="357F5D65" w:rsidR="003135B3" w:rsidRPr="002924E5" w:rsidRDefault="003135B3" w:rsidP="003135B3">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D37E4F">
        <w:rPr>
          <w:rFonts w:ascii="Times New Roman" w:hAnsi="Times New Roman" w:cs="Times New Roman"/>
          <w:b/>
          <w:bCs/>
          <w:sz w:val="24"/>
          <w:szCs w:val="24"/>
        </w:rPr>
        <w:t>33</w:t>
      </w:r>
    </w:p>
    <w:p w14:paraId="26063978" w14:textId="152D4F90" w:rsidR="00643F66" w:rsidRDefault="00F830F0">
      <w:pPr>
        <w:rPr>
          <w:rFonts w:ascii="Times New Roman" w:hAnsi="Times New Roman" w:cs="Times New Roman"/>
          <w:sz w:val="24"/>
          <w:szCs w:val="24"/>
        </w:rPr>
      </w:pPr>
      <w:r>
        <w:rPr>
          <w:rFonts w:ascii="Times New Roman" w:hAnsi="Times New Roman" w:cs="Times New Roman"/>
          <w:sz w:val="24"/>
          <w:szCs w:val="24"/>
        </w:rPr>
        <w:br w:type="page"/>
      </w:r>
    </w:p>
    <w:p w14:paraId="2D746A7F" w14:textId="77777777" w:rsidR="00643F66" w:rsidRDefault="00643F66" w:rsidP="00643F66">
      <w:pPr>
        <w:tabs>
          <w:tab w:val="right" w:pos="7937"/>
        </w:tabs>
        <w:jc w:val="center"/>
        <w:rPr>
          <w:b/>
          <w:sz w:val="28"/>
          <w:szCs w:val="28"/>
        </w:rPr>
      </w:pPr>
      <w:r w:rsidRPr="00891FD6">
        <w:rPr>
          <w:b/>
          <w:sz w:val="28"/>
          <w:szCs w:val="28"/>
        </w:rPr>
        <w:lastRenderedPageBreak/>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11427CA1" w14:textId="77777777" w:rsidR="00F830F0"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00901557">
        <w:rPr>
          <w:rFonts w:ascii="Times New Roman" w:hAnsi="Times New Roman" w:cs="Times New Roman"/>
          <w:sz w:val="24"/>
          <w:szCs w:val="24"/>
        </w:rPr>
        <w:t>9</w:t>
      </w:r>
    </w:p>
    <w:p w14:paraId="147605FC"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4C3F7F" w14:textId="18425AFA"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p w14:paraId="44A8EB0F" w14:textId="77777777" w:rsidR="00F830F0" w:rsidRDefault="00F830F0">
      <w:pPr>
        <w:rPr>
          <w:rFonts w:ascii="Times New Roman" w:hAnsi="Times New Roman" w:cs="Times New Roman"/>
          <w:sz w:val="24"/>
          <w:szCs w:val="24"/>
        </w:rPr>
      </w:pPr>
      <w:r>
        <w:rPr>
          <w:rFonts w:ascii="Times New Roman" w:hAnsi="Times New Roman" w:cs="Times New Roman"/>
          <w:sz w:val="24"/>
          <w:szCs w:val="24"/>
        </w:rPr>
        <w:br w:type="page"/>
      </w:r>
    </w:p>
    <w:p w14:paraId="11B2ED32"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52CC727" w14:textId="28F43027" w:rsidR="00F830F0" w:rsidRDefault="00F830F0" w:rsidP="00F830F0">
      <w:pPr>
        <w:tabs>
          <w:tab w:val="right" w:pos="7937"/>
        </w:tabs>
        <w:jc w:val="center"/>
        <w:rPr>
          <w:b/>
          <w:sz w:val="28"/>
          <w:szCs w:val="28"/>
        </w:rPr>
      </w:pPr>
      <w:r w:rsidRPr="00891FD6">
        <w:rPr>
          <w:b/>
          <w:sz w:val="28"/>
          <w:szCs w:val="28"/>
        </w:rPr>
        <w:t xml:space="preserve">DAFTAR </w:t>
      </w:r>
      <w:r>
        <w:rPr>
          <w:b/>
          <w:sz w:val="28"/>
          <w:szCs w:val="28"/>
        </w:rPr>
        <w:t>GAMBAR</w:t>
      </w:r>
    </w:p>
    <w:p w14:paraId="41E0D8BE" w14:textId="77777777" w:rsidR="00F830F0" w:rsidRPr="001B2894" w:rsidRDefault="00F830F0" w:rsidP="00F830F0">
      <w:pPr>
        <w:tabs>
          <w:tab w:val="right" w:pos="7937"/>
        </w:tabs>
        <w:jc w:val="center"/>
        <w:rPr>
          <w:b/>
          <w:sz w:val="28"/>
          <w:szCs w:val="28"/>
        </w:rPr>
      </w:pPr>
    </w:p>
    <w:p w14:paraId="0D8A249B" w14:textId="6677DCFA"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Pr="00A96CAB">
        <w:rPr>
          <w:rFonts w:ascii="Times New Roman" w:hAnsi="Times New Roman" w:cs="Times New Roman"/>
          <w:sz w:val="24"/>
          <w:szCs w:val="24"/>
        </w:rPr>
        <w:t>1.1. Jadwal Penelitian</w:t>
      </w:r>
      <w:r w:rsidRPr="00A96CAB">
        <w:rPr>
          <w:rFonts w:ascii="Times New Roman" w:hAnsi="Times New Roman" w:cs="Times New Roman"/>
          <w:sz w:val="24"/>
          <w:szCs w:val="24"/>
        </w:rPr>
        <w:tab/>
        <w:t xml:space="preserve"> </w:t>
      </w:r>
      <w:r>
        <w:rPr>
          <w:rFonts w:ascii="Times New Roman" w:hAnsi="Times New Roman" w:cs="Times New Roman"/>
          <w:sz w:val="24"/>
          <w:szCs w:val="24"/>
        </w:rPr>
        <w:t>8</w:t>
      </w:r>
    </w:p>
    <w:p w14:paraId="0CC60F30" w14:textId="6188D326"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 xml:space="preserve">.1. </w:t>
      </w:r>
      <w:r w:rsidR="002C6B9C">
        <w:rPr>
          <w:rFonts w:ascii="Times New Roman" w:hAnsi="Times New Roman" w:cs="Times New Roman"/>
          <w:sz w:val="24"/>
          <w:szCs w:val="24"/>
        </w:rPr>
        <w:t>Arsitektur CNN</w:t>
      </w:r>
      <w:r w:rsidRPr="00A96CAB">
        <w:rPr>
          <w:rFonts w:ascii="Times New Roman" w:hAnsi="Times New Roman" w:cs="Times New Roman"/>
          <w:sz w:val="24"/>
          <w:szCs w:val="24"/>
        </w:rPr>
        <w:tab/>
        <w:t xml:space="preserve"> </w:t>
      </w:r>
      <w:r>
        <w:rPr>
          <w:rFonts w:ascii="Times New Roman" w:hAnsi="Times New Roman" w:cs="Times New Roman"/>
          <w:sz w:val="24"/>
          <w:szCs w:val="24"/>
        </w:rPr>
        <w:t>20</w:t>
      </w:r>
    </w:p>
    <w:p w14:paraId="4523366F" w14:textId="1C378131"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Pr>
          <w:rFonts w:ascii="Times New Roman" w:hAnsi="Times New Roman" w:cs="Times New Roman"/>
          <w:sz w:val="24"/>
          <w:szCs w:val="24"/>
        </w:rPr>
        <w:t>22</w:t>
      </w:r>
    </w:p>
    <w:p w14:paraId="1F474CF0" w14:textId="5251864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Flowchart Metode</w:t>
      </w:r>
      <w:r w:rsidRPr="00A96CAB">
        <w:rPr>
          <w:rFonts w:ascii="Times New Roman" w:hAnsi="Times New Roman" w:cs="Times New Roman"/>
          <w:sz w:val="24"/>
          <w:szCs w:val="24"/>
        </w:rPr>
        <w:tab/>
        <w:t xml:space="preserve"> </w:t>
      </w:r>
      <w:r>
        <w:rPr>
          <w:rFonts w:ascii="Times New Roman" w:hAnsi="Times New Roman" w:cs="Times New Roman"/>
          <w:sz w:val="24"/>
          <w:szCs w:val="24"/>
        </w:rPr>
        <w:t>29</w:t>
      </w:r>
    </w:p>
    <w:p w14:paraId="72EE7BF9" w14:textId="7EE2177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Pr>
          <w:rFonts w:ascii="Times New Roman" w:hAnsi="Times New Roman" w:cs="Times New Roman"/>
          <w:sz w:val="24"/>
          <w:szCs w:val="24"/>
        </w:rPr>
        <w:t>30</w:t>
      </w:r>
    </w:p>
    <w:p w14:paraId="693981DE" w14:textId="5A172B59"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Awal </w:t>
      </w:r>
      <w:r w:rsidRPr="00A96CAB">
        <w:rPr>
          <w:rFonts w:ascii="Times New Roman" w:hAnsi="Times New Roman" w:cs="Times New Roman"/>
          <w:sz w:val="24"/>
          <w:szCs w:val="24"/>
        </w:rPr>
        <w:tab/>
        <w:t xml:space="preserve"> </w:t>
      </w:r>
      <w:r>
        <w:rPr>
          <w:rFonts w:ascii="Times New Roman" w:hAnsi="Times New Roman" w:cs="Times New Roman"/>
          <w:sz w:val="24"/>
          <w:szCs w:val="24"/>
        </w:rPr>
        <w:t>31</w:t>
      </w:r>
    </w:p>
    <w:p w14:paraId="65F456FD" w14:textId="15285B6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Hasil </w:t>
      </w:r>
      <w:r w:rsidRPr="00A96CAB">
        <w:rPr>
          <w:rFonts w:ascii="Times New Roman" w:hAnsi="Times New Roman" w:cs="Times New Roman"/>
          <w:sz w:val="24"/>
          <w:szCs w:val="24"/>
        </w:rPr>
        <w:tab/>
        <w:t xml:space="preserve"> </w:t>
      </w:r>
      <w:r>
        <w:rPr>
          <w:rFonts w:ascii="Times New Roman" w:hAnsi="Times New Roman" w:cs="Times New Roman"/>
          <w:sz w:val="24"/>
          <w:szCs w:val="24"/>
        </w:rPr>
        <w:t>32</w:t>
      </w:r>
    </w:p>
    <w:p w14:paraId="067C4795" w14:textId="6AAE69F7" w:rsidR="00B13598" w:rsidRDefault="00B13598" w:rsidP="00B13598">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Pr>
          <w:rFonts w:ascii="Times New Roman" w:hAnsi="Times New Roman" w:cs="Times New Roman"/>
          <w:sz w:val="24"/>
          <w:szCs w:val="24"/>
        </w:rPr>
        <w:t>4</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Pr>
          <w:rFonts w:ascii="Times New Roman" w:hAnsi="Times New Roman" w:cs="Times New Roman"/>
          <w:sz w:val="24"/>
          <w:szCs w:val="24"/>
        </w:rPr>
        <w:t>Tampilan Menu Utama</w:t>
      </w:r>
      <w:r>
        <w:rPr>
          <w:rFonts w:ascii="Times New Roman" w:hAnsi="Times New Roman" w:cs="Times New Roman"/>
          <w:sz w:val="24"/>
          <w:szCs w:val="24"/>
        </w:rPr>
        <w:t xml:space="preserve"> </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4</w:t>
      </w:r>
    </w:p>
    <w:p w14:paraId="7135DCA6" w14:textId="7CF7F64F" w:rsidR="00B13598" w:rsidRDefault="00B13598" w:rsidP="00B13598">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Pr>
          <w:rFonts w:ascii="Times New Roman" w:hAnsi="Times New Roman" w:cs="Times New Roman"/>
          <w:sz w:val="24"/>
          <w:szCs w:val="24"/>
        </w:rPr>
        <w:t>4</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1</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5</w:t>
      </w:r>
    </w:p>
    <w:p w14:paraId="025B4765" w14:textId="3119120C"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Pr>
          <w:rFonts w:ascii="Times New Roman" w:hAnsi="Times New Roman" w:cs="Times New Roman"/>
          <w:sz w:val="24"/>
          <w:szCs w:val="24"/>
        </w:rPr>
        <w:t xml:space="preserve">Tampilan Hasil Prediksi </w:t>
      </w:r>
      <w:r>
        <w:rPr>
          <w:rFonts w:ascii="Times New Roman" w:hAnsi="Times New Roman" w:cs="Times New Roman"/>
          <w:sz w:val="24"/>
          <w:szCs w:val="24"/>
        </w:rPr>
        <w:t>2</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6</w:t>
      </w:r>
    </w:p>
    <w:p w14:paraId="6BFABADE" w14:textId="5D522646"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Pr>
          <w:rFonts w:ascii="Times New Roman" w:hAnsi="Times New Roman" w:cs="Times New Roman"/>
          <w:sz w:val="24"/>
          <w:szCs w:val="24"/>
        </w:rPr>
        <w:t xml:space="preserve">Tampilan Hasil Prediksi </w:t>
      </w:r>
      <w:r>
        <w:rPr>
          <w:rFonts w:ascii="Times New Roman" w:hAnsi="Times New Roman" w:cs="Times New Roman"/>
          <w:sz w:val="24"/>
          <w:szCs w:val="24"/>
        </w:rPr>
        <w:t>3</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6</w:t>
      </w:r>
    </w:p>
    <w:p w14:paraId="3B643C46" w14:textId="25265EE6"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5</w:t>
      </w:r>
      <w:r w:rsidRPr="00A96CAB">
        <w:rPr>
          <w:rFonts w:ascii="Times New Roman" w:hAnsi="Times New Roman" w:cs="Times New Roman"/>
          <w:sz w:val="24"/>
          <w:szCs w:val="24"/>
        </w:rPr>
        <w:t xml:space="preserve">. </w:t>
      </w:r>
      <w:r>
        <w:rPr>
          <w:rFonts w:ascii="Times New Roman" w:hAnsi="Times New Roman" w:cs="Times New Roman"/>
          <w:sz w:val="24"/>
          <w:szCs w:val="24"/>
        </w:rPr>
        <w:t xml:space="preserve">Tampilan Hasil Prediksi </w:t>
      </w:r>
      <w:r>
        <w:rPr>
          <w:rFonts w:ascii="Times New Roman" w:hAnsi="Times New Roman" w:cs="Times New Roman"/>
          <w:sz w:val="24"/>
          <w:szCs w:val="24"/>
        </w:rPr>
        <w:t>4</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7</w:t>
      </w:r>
    </w:p>
    <w:p w14:paraId="013749E1" w14:textId="0BFCB36F"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6</w:t>
      </w:r>
      <w:r w:rsidRPr="00A96CAB">
        <w:rPr>
          <w:rFonts w:ascii="Times New Roman" w:hAnsi="Times New Roman" w:cs="Times New Roman"/>
          <w:sz w:val="24"/>
          <w:szCs w:val="24"/>
        </w:rPr>
        <w:t xml:space="preserve">. </w:t>
      </w:r>
      <w:r>
        <w:rPr>
          <w:rFonts w:ascii="Times New Roman" w:hAnsi="Times New Roman" w:cs="Times New Roman"/>
          <w:sz w:val="24"/>
          <w:szCs w:val="24"/>
        </w:rPr>
        <w:t xml:space="preserve">Tampilan Hasil Prediksi </w:t>
      </w:r>
      <w:r>
        <w:rPr>
          <w:rFonts w:ascii="Times New Roman" w:hAnsi="Times New Roman" w:cs="Times New Roman"/>
          <w:sz w:val="24"/>
          <w:szCs w:val="24"/>
        </w:rPr>
        <w:t>5</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7</w:t>
      </w:r>
    </w:p>
    <w:p w14:paraId="47B239A8" w14:textId="1DC4BE50"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7</w:t>
      </w:r>
      <w:r w:rsidRPr="00A96CAB">
        <w:rPr>
          <w:rFonts w:ascii="Times New Roman" w:hAnsi="Times New Roman" w:cs="Times New Roman"/>
          <w:sz w:val="24"/>
          <w:szCs w:val="24"/>
        </w:rPr>
        <w:t xml:space="preserve">. </w:t>
      </w:r>
      <w:r>
        <w:rPr>
          <w:rFonts w:ascii="Times New Roman" w:hAnsi="Times New Roman" w:cs="Times New Roman"/>
          <w:sz w:val="24"/>
          <w:szCs w:val="24"/>
        </w:rPr>
        <w:t xml:space="preserve">Tampilan Hasil Prediksi </w:t>
      </w:r>
      <w:r>
        <w:rPr>
          <w:rFonts w:ascii="Times New Roman" w:hAnsi="Times New Roman" w:cs="Times New Roman"/>
          <w:sz w:val="24"/>
          <w:szCs w:val="24"/>
        </w:rPr>
        <w:t>6</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8</w:t>
      </w:r>
    </w:p>
    <w:p w14:paraId="16A76C84" w14:textId="59605BDC"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8</w:t>
      </w:r>
      <w:r w:rsidRPr="00A96CAB">
        <w:rPr>
          <w:rFonts w:ascii="Times New Roman" w:hAnsi="Times New Roman" w:cs="Times New Roman"/>
          <w:sz w:val="24"/>
          <w:szCs w:val="24"/>
        </w:rPr>
        <w:t xml:space="preserve">. </w:t>
      </w:r>
      <w:r>
        <w:rPr>
          <w:rFonts w:ascii="Times New Roman" w:hAnsi="Times New Roman" w:cs="Times New Roman"/>
          <w:sz w:val="24"/>
          <w:szCs w:val="24"/>
        </w:rPr>
        <w:t xml:space="preserve">Tampilan Hasil Prediksi </w:t>
      </w:r>
      <w:r>
        <w:rPr>
          <w:rFonts w:ascii="Times New Roman" w:hAnsi="Times New Roman" w:cs="Times New Roman"/>
          <w:sz w:val="24"/>
          <w:szCs w:val="24"/>
        </w:rPr>
        <w:t>7</w:t>
      </w:r>
      <w:r w:rsidRPr="00A96CAB">
        <w:rPr>
          <w:rFonts w:ascii="Times New Roman" w:hAnsi="Times New Roman" w:cs="Times New Roman"/>
          <w:sz w:val="24"/>
          <w:szCs w:val="24"/>
        </w:rPr>
        <w:tab/>
        <w:t xml:space="preserve"> </w:t>
      </w:r>
      <w:r>
        <w:rPr>
          <w:rFonts w:ascii="Times New Roman" w:hAnsi="Times New Roman" w:cs="Times New Roman"/>
          <w:sz w:val="24"/>
          <w:szCs w:val="24"/>
        </w:rPr>
        <w:t>3</w:t>
      </w:r>
      <w:r>
        <w:rPr>
          <w:rFonts w:ascii="Times New Roman" w:hAnsi="Times New Roman" w:cs="Times New Roman"/>
          <w:sz w:val="24"/>
          <w:szCs w:val="24"/>
        </w:rPr>
        <w:t>8</w:t>
      </w:r>
    </w:p>
    <w:p w14:paraId="53FB3A8B" w14:textId="77777777"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6C423C" w14:textId="77777777" w:rsidR="00B13598" w:rsidRDefault="00B13598" w:rsidP="00B13598">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79F6A747" w14:textId="77777777" w:rsidR="00B13598" w:rsidRDefault="00B13598"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7512FF58" w14:textId="77777777" w:rsidR="00B13598" w:rsidRDefault="00B13598"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69E7C5FD" w14:textId="2DA9CB9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A4ADFC8" w14:textId="1AB2329C"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A01413">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4C68C0">
      <w:pPr>
        <w:pStyle w:val="Heading1"/>
        <w:rPr>
          <w:rFonts w:cs="Times New Roman"/>
          <w:szCs w:val="28"/>
        </w:rPr>
      </w:pPr>
      <w:r w:rsidRPr="004C68C0">
        <w:t>BAB</w:t>
      </w:r>
      <w:r w:rsidRPr="003C3ECA">
        <w:rPr>
          <w:rFonts w:cs="Times New Roman"/>
          <w:szCs w:val="28"/>
        </w:rPr>
        <w:t xml:space="preserve"> I</w:t>
      </w:r>
    </w:p>
    <w:p w14:paraId="29A83AA5" w14:textId="37554948" w:rsidR="009F2183" w:rsidRPr="003C3ECA" w:rsidRDefault="003C3ECA" w:rsidP="004C68C0">
      <w:pPr>
        <w:pStyle w:val="Heading1"/>
      </w:pPr>
      <w:r w:rsidRPr="003C3ECA">
        <w:t>PENDAHULUAN</w:t>
      </w:r>
    </w:p>
    <w:p w14:paraId="36E7F37A" w14:textId="77777777" w:rsidR="00290493" w:rsidRDefault="00290493" w:rsidP="003C38A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3C38A5">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3C38A5">
      <w:pPr>
        <w:pStyle w:val="Heading2"/>
        <w:spacing w:after="0" w:line="480" w:lineRule="auto"/>
        <w:rPr>
          <w:rFonts w:cs="Times New Roman"/>
        </w:rPr>
      </w:pPr>
      <w:r w:rsidRPr="003C3ECA">
        <w:rPr>
          <w:rFonts w:cs="Times New Roman"/>
        </w:rPr>
        <w:t>Latar Belakang Masalah</w:t>
      </w:r>
    </w:p>
    <w:p w14:paraId="5978CB25" w14:textId="50C01D43"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w:t>
      </w:r>
      <w:r w:rsidR="001A4F84">
        <w:rPr>
          <w:rStyle w:val="normaltextrun"/>
          <w:iCs/>
          <w:lang w:val="en-GB"/>
        </w:rPr>
        <w:t>i</w:t>
      </w:r>
      <w:r w:rsidR="00C607F6">
        <w:rPr>
          <w:rStyle w:val="normaltextrun"/>
          <w:iCs/>
          <w:lang w:val="en-GB"/>
        </w:rPr>
        <w:t>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300D5B">
        <w:rPr>
          <w:rStyle w:val="normaltextrun"/>
          <w:iCs/>
          <w:lang w:val="en-GB"/>
        </w:rPr>
        <w:fldChar w:fldCharType="begin" w:fldLock="1"/>
      </w:r>
      <w:r w:rsidR="00300D5B">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00D5B">
        <w:rPr>
          <w:rStyle w:val="normaltextrun"/>
          <w:iCs/>
          <w:lang w:val="en-GB"/>
        </w:rPr>
        <w:fldChar w:fldCharType="separate"/>
      </w:r>
      <w:r w:rsidR="00300D5B" w:rsidRPr="00300D5B">
        <w:rPr>
          <w:rStyle w:val="normaltextrun"/>
          <w:iCs/>
          <w:noProof/>
          <w:lang w:val="en-GB"/>
        </w:rPr>
        <w:t>[1]</w:t>
      </w:r>
      <w:r w:rsidR="00300D5B">
        <w:rPr>
          <w:rStyle w:val="normaltextrun"/>
          <w:iCs/>
          <w:lang w:val="en-GB"/>
        </w:rPr>
        <w:fldChar w:fldCharType="end"/>
      </w:r>
      <w:r w:rsidR="006D1AEB">
        <w:rPr>
          <w:rStyle w:val="normaltextrun"/>
          <w:iCs/>
          <w:lang w:val="en-GB"/>
        </w:rPr>
        <w:t xml:space="preserve">. </w:t>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headerReference w:type="first" r:id="rId14"/>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178A350A"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3]</w:t>
      </w:r>
      <w:r w:rsidR="00066B94">
        <w:rPr>
          <w:rStyle w:val="normaltextrun"/>
          <w:iCs/>
          <w:lang w:val="en-GB"/>
        </w:rPr>
        <w:fldChar w:fldCharType="end"/>
      </w:r>
    </w:p>
    <w:p w14:paraId="13F24073" w14:textId="17270341"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4]</w:t>
      </w:r>
      <w:r w:rsidR="00066B94">
        <w:rPr>
          <w:rStyle w:val="normaltextrun"/>
          <w:iCs/>
          <w:lang w:val="en-GB"/>
        </w:rPr>
        <w:fldChar w:fldCharType="end"/>
      </w:r>
    </w:p>
    <w:p w14:paraId="4F9F3925" w14:textId="505D490A"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5]","plainTextFormattedCitation":"[5]","previouslyFormattedCitation":"[5]"},"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5]</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61B6355A"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00066B94">
        <w:rPr>
          <w:rStyle w:val="normaltextrun"/>
          <w:i/>
          <w:lang w:val="en-GB"/>
        </w:rPr>
        <w:fldChar w:fldCharType="begin" w:fldLock="1"/>
      </w:r>
      <w:r w:rsidR="003C38A5">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6]","plainTextFormattedCitation":"[6]","previouslyFormattedCitation":"[6]"},"properties":{"noteIndex":0},"schema":"https://github.com/citation-style-language/schema/raw/master/csl-citation.json"}</w:instrText>
      </w:r>
      <w:r w:rsidR="00066B94">
        <w:rPr>
          <w:rStyle w:val="normaltextrun"/>
          <w:i/>
          <w:lang w:val="en-GB"/>
        </w:rPr>
        <w:fldChar w:fldCharType="separate"/>
      </w:r>
      <w:r w:rsidR="00300D5B" w:rsidRPr="00300D5B">
        <w:rPr>
          <w:rStyle w:val="normaltextrun"/>
          <w:noProof/>
          <w:lang w:val="en-GB"/>
        </w:rPr>
        <w:t>[6]</w:t>
      </w:r>
      <w:r w:rsidR="00066B94">
        <w:rPr>
          <w:rStyle w:val="normaltextrun"/>
          <w:i/>
          <w:lang w:val="en-GB"/>
        </w:rPr>
        <w:fldChar w:fldCharType="end"/>
      </w:r>
      <w:r w:rsidR="008C1E91">
        <w:rPr>
          <w:rStyle w:val="normaltextrun"/>
          <w:i/>
          <w:lang w:val="en-GB"/>
        </w:rPr>
        <w:t>.</w:t>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272393FB" w:rsidR="009F2183" w:rsidRDefault="006343F1" w:rsidP="008C1E91">
      <w:pPr>
        <w:tabs>
          <w:tab w:val="left" w:pos="851"/>
        </w:tabs>
        <w:spacing w:after="0" w:line="480" w:lineRule="auto"/>
        <w:jc w:val="both"/>
        <w:rPr>
          <w:rFonts w:ascii="Times New Roman" w:hAnsi="Times New Roman" w:cs="Times New Roman"/>
          <w:sz w:val="24"/>
          <w:szCs w:val="24"/>
        </w:rPr>
      </w:pPr>
      <w:bookmarkStart w:id="0" w:name="_Hlk139011843"/>
      <w:r>
        <w:rPr>
          <w:rFonts w:ascii="Times New Roman" w:hAnsi="Times New Roman" w:cs="Times New Roman"/>
          <w:sz w:val="24"/>
          <w:szCs w:val="24"/>
        </w:rPr>
        <w:t xml:space="preserve">            </w:t>
      </w:r>
      <w:commentRangeStart w:id="1"/>
      <w:r w:rsidR="00290493" w:rsidRPr="00B60C5D">
        <w:rPr>
          <w:rFonts w:ascii="Times New Roman" w:hAnsi="Times New Roman" w:cs="Times New Roman"/>
          <w:sz w:val="24"/>
          <w:szCs w:val="24"/>
        </w:rPr>
        <w:t>Berdasarkan</w:t>
      </w:r>
      <w:commentRangeEnd w:id="1"/>
      <w:r w:rsidR="007208DA">
        <w:rPr>
          <w:rStyle w:val="CommentReference"/>
        </w:rPr>
        <w:commentReference w:id="1"/>
      </w:r>
      <w:r w:rsidR="00290493" w:rsidRPr="00B60C5D">
        <w:rPr>
          <w:rFonts w:ascii="Times New Roman" w:hAnsi="Times New Roman" w:cs="Times New Roman"/>
          <w:sz w:val="24"/>
          <w:szCs w:val="24"/>
        </w:rPr>
        <w:t xml:space="preserve"> latar belakang masalah tersebut maka perumusan masalah adalah</w:t>
      </w:r>
      <w:r w:rsidR="008C1E91">
        <w:rPr>
          <w:rFonts w:ascii="Times New Roman" w:hAnsi="Times New Roman" w:cs="Times New Roman"/>
          <w:sz w:val="24"/>
          <w:szCs w:val="24"/>
        </w:rPr>
        <w:t xml:space="preserve"> </w:t>
      </w:r>
      <w:r w:rsidR="00290493" w:rsidRPr="00B60C5D">
        <w:rPr>
          <w:rFonts w:ascii="Times New Roman" w:hAnsi="Times New Roman" w:cs="Times New Roman"/>
          <w:sz w:val="24"/>
          <w:szCs w:val="24"/>
        </w:rPr>
        <w:t>sebagai berikut:</w:t>
      </w:r>
      <w:bookmarkEnd w:id="0"/>
    </w:p>
    <w:p w14:paraId="6B3E2BD4" w14:textId="7D1F6194"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Bagaimana merancang dan mengimplementasikan model </w:t>
      </w:r>
      <w:r w:rsidRPr="008C1E91">
        <w:rPr>
          <w:rFonts w:ascii="Times New Roman" w:hAnsi="Times New Roman" w:cs="Times New Roman"/>
          <w:i/>
          <w:iCs/>
          <w:sz w:val="24"/>
          <w:szCs w:val="24"/>
        </w:rPr>
        <w:t>Convolutional Neural Network</w:t>
      </w:r>
      <w:r w:rsidRPr="008C1E91">
        <w:rPr>
          <w:rFonts w:ascii="Times New Roman" w:hAnsi="Times New Roman" w:cs="Times New Roman"/>
          <w:sz w:val="24"/>
          <w:szCs w:val="24"/>
        </w:rPr>
        <w:t xml:space="preserve"> (CNN) yang efektif untuk deteksi usia berbasis citra?</w:t>
      </w:r>
    </w:p>
    <w:p w14:paraId="498DDF0F" w14:textId="77777777"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29A96146" w:rsidR="00C607F6"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mengevaluasi dan mengoptimalkan model CNN untuk mencapai keseimbangan antara akurasi prediksi dan efisiensi komputasi dalam deteksi usia berbasis citra?</w:t>
      </w:r>
    </w:p>
    <w:p w14:paraId="0083DDE0" w14:textId="77777777" w:rsidR="00901557" w:rsidRPr="000F30A7" w:rsidRDefault="00901557" w:rsidP="00901557">
      <w:pPr>
        <w:pStyle w:val="ListParagraph"/>
        <w:tabs>
          <w:tab w:val="left" w:pos="851"/>
        </w:tabs>
        <w:spacing w:after="0" w:line="480" w:lineRule="auto"/>
        <w:ind w:left="1571"/>
        <w:jc w:val="both"/>
        <w:rPr>
          <w:rFonts w:ascii="Times New Roman" w:hAnsi="Times New Roman" w:cs="Times New Roman"/>
          <w:sz w:val="24"/>
          <w:szCs w:val="24"/>
        </w:rPr>
      </w:pPr>
    </w:p>
    <w:p w14:paraId="64CE83A3" w14:textId="4C0ABE0E" w:rsidR="00871350" w:rsidRPr="00B60C5D" w:rsidRDefault="00871350" w:rsidP="006343F1">
      <w:pPr>
        <w:pStyle w:val="Heading2"/>
        <w:rPr>
          <w:shd w:val="clear" w:color="auto" w:fill="FFFFFF"/>
        </w:rPr>
      </w:pPr>
      <w:commentRangeStart w:id="2"/>
      <w:r w:rsidRPr="00B60C5D">
        <w:rPr>
          <w:shd w:val="clear" w:color="auto" w:fill="FFFFFF"/>
        </w:rPr>
        <w:t>Batasan</w:t>
      </w:r>
      <w:commentRangeEnd w:id="2"/>
      <w:r w:rsidR="007208DA">
        <w:rPr>
          <w:rStyle w:val="CommentReference"/>
          <w:rFonts w:asciiTheme="minorHAnsi" w:eastAsiaTheme="minorHAnsi" w:hAnsiTheme="minorHAnsi" w:cstheme="minorBidi"/>
          <w:b w:val="0"/>
          <w:color w:val="auto"/>
          <w:kern w:val="2"/>
        </w:rPr>
        <w:commentReference w:id="2"/>
      </w:r>
      <w:r w:rsidRPr="00B60C5D">
        <w:rPr>
          <w:shd w:val="clear" w:color="auto" w:fill="FFFFFF"/>
        </w:rPr>
        <w:t xml:space="preserve"> Masalah</w:t>
      </w:r>
    </w:p>
    <w:p w14:paraId="009E3B60" w14:textId="40A99435" w:rsidR="001203C1" w:rsidRDefault="00871350" w:rsidP="008C1E9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Agar penelitian ini terarah dan tidak menyimpang dari permasalahan yang</w:t>
      </w:r>
      <w:r w:rsidR="008C1E91">
        <w:rPr>
          <w:rFonts w:ascii="Times New Roman" w:hAnsi="Times New Roman" w:cs="Times New Roman"/>
          <w:sz w:val="24"/>
          <w:szCs w:val="24"/>
        </w:rPr>
        <w:t xml:space="preserve"> </w:t>
      </w:r>
      <w:r w:rsidRPr="00B60C5D">
        <w:rPr>
          <w:rFonts w:ascii="Times New Roman" w:hAnsi="Times New Roman" w:cs="Times New Roman"/>
          <w:sz w:val="24"/>
          <w:szCs w:val="24"/>
        </w:rPr>
        <w:t xml:space="preserve">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Teknik augmentasi data yang digunakan akan dibatasi pada metode yang umum dan terbukti efektif, seperti rotasi, skala, translasi, </w:t>
      </w:r>
      <w:r w:rsidRPr="008C1E91">
        <w:rPr>
          <w:rFonts w:ascii="Times New Roman" w:hAnsi="Times New Roman" w:cs="Times New Roman"/>
          <w:i/>
          <w:iCs/>
          <w:sz w:val="24"/>
          <w:szCs w:val="24"/>
        </w:rPr>
        <w:t>flipping</w:t>
      </w:r>
      <w:r w:rsidRPr="008C1E91">
        <w:rPr>
          <w:rFonts w:ascii="Times New Roman" w:hAnsi="Times New Roman" w:cs="Times New Roman"/>
          <w:sz w:val="24"/>
          <w:szCs w:val="24"/>
        </w:rPr>
        <w:t>, dan perubahan pencahayaan.</w:t>
      </w:r>
    </w:p>
    <w:p w14:paraId="0C02FD6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Optimasi komputasi akan difokuskan pada teknik yang efisien dan dapat diterapkan dengan sumber daya yang terbatas.</w:t>
      </w:r>
    </w:p>
    <w:p w14:paraId="14AB5C96"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 xml:space="preserve">Implementasi aplikasi deteksi usia akan dibatasi pada platform yang mendukung </w:t>
      </w:r>
      <w:r w:rsidRPr="008C1E91">
        <w:rPr>
          <w:rFonts w:ascii="Times New Roman" w:hAnsi="Times New Roman" w:cs="Times New Roman"/>
          <w:i/>
          <w:iCs/>
          <w:sz w:val="24"/>
          <w:szCs w:val="24"/>
        </w:rPr>
        <w:t>deployment</w:t>
      </w:r>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deep learning</w:t>
      </w:r>
      <w:r w:rsidRPr="008C1E91">
        <w:rPr>
          <w:rFonts w:ascii="Times New Roman" w:hAnsi="Times New Roman" w:cs="Times New Roman"/>
          <w:sz w:val="24"/>
          <w:szCs w:val="24"/>
        </w:rPr>
        <w:t xml:space="preserve">, seperti </w:t>
      </w:r>
      <w:r w:rsidRPr="008C1E91">
        <w:rPr>
          <w:rFonts w:ascii="Times New Roman" w:hAnsi="Times New Roman" w:cs="Times New Roman"/>
          <w:i/>
          <w:iCs/>
          <w:sz w:val="24"/>
          <w:szCs w:val="24"/>
        </w:rPr>
        <w:t>server</w:t>
      </w:r>
      <w:r w:rsidRPr="008C1E91">
        <w:rPr>
          <w:rFonts w:ascii="Times New Roman" w:hAnsi="Times New Roman" w:cs="Times New Roman"/>
          <w:sz w:val="24"/>
          <w:szCs w:val="24"/>
        </w:rPr>
        <w:t xml:space="preserve"> berbasis cloud atau perangkat keras tertentu.</w:t>
      </w:r>
    </w:p>
    <w:p w14:paraId="0D9D50C9" w14:textId="0D0BA0B7" w:rsidR="009F2183"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7343694F" w14:textId="77777777" w:rsidR="006343F1" w:rsidRDefault="006D13B2" w:rsidP="006343F1">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00630F02"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commentRangeStart w:id="3"/>
      <w:r w:rsidRPr="006343F1">
        <w:rPr>
          <w:rFonts w:ascii="Times New Roman" w:hAnsi="Times New Roman" w:cs="Times New Roman"/>
          <w:sz w:val="24"/>
          <w:szCs w:val="24"/>
        </w:rPr>
        <w:t>Merancang</w:t>
      </w:r>
      <w:commentRangeEnd w:id="3"/>
      <w:r w:rsidR="007208DA">
        <w:rPr>
          <w:rStyle w:val="CommentReference"/>
        </w:rPr>
        <w:commentReference w:id="3"/>
      </w:r>
      <w:r w:rsidRPr="006343F1">
        <w:rPr>
          <w:rFonts w:ascii="Times New Roman" w:hAnsi="Times New Roman" w:cs="Times New Roman"/>
          <w:sz w:val="24"/>
          <w:szCs w:val="24"/>
        </w:rPr>
        <w:t xml:space="preserve"> dan mengimplementasikan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yang efektif untuk deteksi usia berbasis citra.</w:t>
      </w:r>
    </w:p>
    <w:p w14:paraId="69279398" w14:textId="7A65F3EB" w:rsidR="001A4F84" w:rsidRPr="006343F1" w:rsidRDefault="001A4F84"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erapkan teknik augmentasi data untuk meningkatkan kinerja model CNN dalam mendeteksi usia berbasis citra.</w:t>
      </w:r>
    </w:p>
    <w:p w14:paraId="4F1C5C29" w14:textId="77777777"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evaluasi performa model CNN yang dikembangkan dalam berbagai skenario penggunaan nyata, seperti dalam industri keamanan, pemasaran, dan kesehat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22B1EC2" w14:textId="77777777" w:rsidR="006343F1" w:rsidRDefault="005A7BF3" w:rsidP="00A75389">
      <w:pPr>
        <w:pStyle w:val="ListParagraph"/>
        <w:numPr>
          <w:ilvl w:val="0"/>
          <w:numId w:val="18"/>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Teoritis</w:t>
      </w:r>
    </w:p>
    <w:p w14:paraId="231AEDD9" w14:textId="226FC66B" w:rsidR="006343F1" w:rsidRPr="006343F1" w:rsidRDefault="006B228E" w:rsidP="00A75389">
      <w:pPr>
        <w:pStyle w:val="ListParagraph"/>
        <w:numPr>
          <w:ilvl w:val="0"/>
          <w:numId w:val="2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lastRenderedPageBreak/>
        <w:t>Pengembangan Pengetahuan tentang CNN: Menambah wawasan da</w:t>
      </w:r>
      <w:r w:rsidR="006343F1" w:rsidRPr="006343F1">
        <w:rPr>
          <w:rFonts w:ascii="Times New Roman" w:hAnsi="Times New Roman" w:cs="Times New Roman"/>
          <w:sz w:val="24"/>
          <w:szCs w:val="24"/>
        </w:rPr>
        <w:t xml:space="preserve">n </w:t>
      </w:r>
      <w:r w:rsidRPr="006343F1">
        <w:rPr>
          <w:rFonts w:ascii="Times New Roman" w:hAnsi="Times New Roman" w:cs="Times New Roman"/>
          <w:sz w:val="24"/>
          <w:szCs w:val="24"/>
        </w:rPr>
        <w:t xml:space="preserve">pengetahuan mengenai penggunaan dan optimasi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dalam tugas deteksi usia berbasis citra, yang dapat diaplikasikan dalam berbagai bidang penelitian dan industri.</w:t>
      </w:r>
    </w:p>
    <w:p w14:paraId="14887FEC" w14:textId="4B7D5B0D" w:rsidR="006B228E" w:rsidRPr="006343F1" w:rsidRDefault="006B228E" w:rsidP="00A75389">
      <w:pPr>
        <w:pStyle w:val="ListParagraph"/>
        <w:numPr>
          <w:ilvl w:val="0"/>
          <w:numId w:val="2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6354DF48" w14:textId="5C5AB8CB" w:rsidR="005A7BF3" w:rsidRPr="006343F1" w:rsidRDefault="005A7BF3" w:rsidP="00A75389">
      <w:pPr>
        <w:pStyle w:val="ListParagraph"/>
        <w:numPr>
          <w:ilvl w:val="0"/>
          <w:numId w:val="18"/>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Praktis</w:t>
      </w:r>
    </w:p>
    <w:p w14:paraId="6A6668AA" w14:textId="3D068EF9" w:rsidR="006C2EE7" w:rsidRPr="006B228E" w:rsidRDefault="005A7BF3" w:rsidP="006343F1">
      <w:pPr>
        <w:spacing w:after="0" w:line="480" w:lineRule="auto"/>
        <w:ind w:firstLine="720"/>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94970C"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 xml:space="preserve">Penggunaan Teknologi Deep Learning: Memberikan panduan praktis mengenai penggunaan dan optimasi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Pr="006343F1" w:rsidRDefault="006C2EE7"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lastRenderedPageBreak/>
        <w:t xml:space="preserve">dapat memberikan rasa aman dan kenyamanan bagi </w:t>
      </w:r>
      <w:r w:rsidR="00EC01E7" w:rsidRPr="006343F1">
        <w:rPr>
          <w:rFonts w:ascii="Times New Roman" w:hAnsi="Times New Roman" w:cs="Times New Roman"/>
          <w:sz w:val="24"/>
          <w:szCs w:val="24"/>
        </w:rPr>
        <w:t xml:space="preserve">karyawan yang bekerja </w:t>
      </w:r>
      <w:r w:rsidRPr="006343F1">
        <w:rPr>
          <w:rFonts w:ascii="Times New Roman" w:hAnsi="Times New Roman" w:cs="Times New Roman"/>
          <w:sz w:val="24"/>
          <w:szCs w:val="24"/>
        </w:rPr>
        <w:t xml:space="preserve">dalam </w:t>
      </w:r>
      <w:r w:rsidR="008C383A" w:rsidRPr="006343F1">
        <w:rPr>
          <w:rFonts w:ascii="Times New Roman" w:hAnsi="Times New Roman" w:cs="Times New Roman"/>
          <w:sz w:val="24"/>
          <w:szCs w:val="24"/>
        </w:rPr>
        <w:t>kantor</w:t>
      </w:r>
      <w:r w:rsidR="0067183D" w:rsidRPr="006343F1">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15EE6ACE" w14:textId="450A0F01" w:rsidR="004D38CC" w:rsidRDefault="00DD4A3F" w:rsidP="004D38CC">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Berikut ini ditampilkan terkait jadwal penelitian dan pembuatan sistem yang akan dilakukan pada penelitian ini antara lain sebagai berikut</w:t>
      </w:r>
    </w:p>
    <w:p w14:paraId="5286700C" w14:textId="1B548E93" w:rsidR="00720A5F" w:rsidRPr="004D38CC" w:rsidRDefault="00DD4A3F" w:rsidP="00A75389">
      <w:pPr>
        <w:pStyle w:val="ListParagraph"/>
        <w:numPr>
          <w:ilvl w:val="0"/>
          <w:numId w:val="13"/>
        </w:numPr>
        <w:spacing w:line="480" w:lineRule="auto"/>
        <w:jc w:val="both"/>
        <w:rPr>
          <w:rFonts w:ascii="Times New Roman" w:hAnsi="Times New Roman" w:cs="Times New Roman"/>
          <w:sz w:val="24"/>
          <w:szCs w:val="24"/>
        </w:rPr>
      </w:pPr>
      <w:r w:rsidRPr="004D38CC">
        <w:rPr>
          <w:rFonts w:ascii="Times New Roman" w:hAnsi="Times New Roman" w:cs="Times New Roman"/>
          <w:sz w:val="24"/>
          <w:szCs w:val="24"/>
        </w:rPr>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924E5"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924E5" w:rsidRDefault="00DD4A3F" w:rsidP="00224798">
            <w:pPr>
              <w:spacing w:after="0"/>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 xml:space="preserve">                                                 Waktu</w:t>
            </w:r>
          </w:p>
          <w:p w14:paraId="25E3FE5A" w14:textId="77777777" w:rsidR="00DD4A3F" w:rsidRPr="002924E5" w:rsidRDefault="00DD4A3F" w:rsidP="00224798">
            <w:pPr>
              <w:spacing w:after="0"/>
              <w:jc w:val="both"/>
              <w:rPr>
                <w:rFonts w:ascii="Times New Roman" w:hAnsi="Times New Roman" w:cs="Times New Roman"/>
                <w:sz w:val="24"/>
                <w:szCs w:val="24"/>
              </w:rPr>
            </w:pPr>
            <w:r w:rsidRPr="002924E5">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5</w:t>
            </w:r>
          </w:p>
        </w:tc>
      </w:tr>
      <w:tr w:rsidR="00DD4A3F" w:rsidRPr="002924E5"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924E5"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12D0D7AC"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5757B950"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4B758372"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0C8A149D"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0E9747CE"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11965789"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Apr</w:t>
            </w:r>
          </w:p>
        </w:tc>
      </w:tr>
      <w:tr w:rsidR="00DD4A3F" w:rsidRPr="002924E5"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924E5"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r>
      <w:tr w:rsidR="00DD4A3F" w:rsidRPr="002924E5"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gumpulan</w:t>
            </w:r>
            <w:r w:rsidRPr="002924E5">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924E5"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924E5"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924E5"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924E5" w:rsidRDefault="00DD4A3F" w:rsidP="00224798">
            <w:pPr>
              <w:jc w:val="both"/>
              <w:rPr>
                <w:rFonts w:ascii="Times New Roman" w:hAnsi="Times New Roman" w:cs="Times New Roman"/>
                <w:sz w:val="24"/>
                <w:szCs w:val="24"/>
                <w:lang w:val="id-ID"/>
              </w:rPr>
            </w:pPr>
          </w:p>
        </w:tc>
      </w:tr>
      <w:tr w:rsidR="00DD4A3F" w:rsidRPr="002924E5"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1A88538D"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Analis</w:t>
            </w:r>
            <w:r w:rsidRPr="002924E5">
              <w:rPr>
                <w:rFonts w:ascii="Times New Roman" w:hAnsi="Times New Roman" w:cs="Times New Roman"/>
                <w:sz w:val="24"/>
                <w:szCs w:val="24"/>
              </w:rPr>
              <w:t>is</w:t>
            </w:r>
            <w:r w:rsidRPr="002924E5">
              <w:rPr>
                <w:rFonts w:ascii="Times New Roman" w:hAnsi="Times New Roman" w:cs="Times New Roman"/>
                <w:sz w:val="24"/>
                <w:szCs w:val="24"/>
                <w:lang w:val="id-ID"/>
              </w:rPr>
              <w:t xml:space="preserve">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074E12DE"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Perancanga</w:t>
            </w:r>
            <w:r w:rsidR="00632C58" w:rsidRPr="002924E5">
              <w:rPr>
                <w:rFonts w:ascii="Times New Roman" w:hAnsi="Times New Roman" w:cs="Times New Roman"/>
                <w:sz w:val="24"/>
                <w:szCs w:val="24"/>
              </w:rPr>
              <w:t xml:space="preserve">n </w:t>
            </w:r>
            <w:r w:rsidR="00275093" w:rsidRPr="002924E5">
              <w:rPr>
                <w:rFonts w:ascii="Times New Roman" w:hAnsi="Times New Roman" w:cs="Times New Roman"/>
                <w:sz w:val="24"/>
                <w:szCs w:val="24"/>
              </w:rPr>
              <w:t>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CE223E8"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 xml:space="preserve">Uji Coba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1F567EAB" w14:textId="5446334C" w:rsidR="00CF753D" w:rsidRDefault="00CF753D" w:rsidP="00CF753D">
      <w:pPr>
        <w:pStyle w:val="ListParagraph"/>
        <w:spacing w:after="0" w:line="360" w:lineRule="auto"/>
        <w:jc w:val="both"/>
        <w:rPr>
          <w:rFonts w:ascii="Times New Roman" w:hAnsi="Times New Roman" w:cs="Times New Roman"/>
          <w:sz w:val="24"/>
          <w:szCs w:val="24"/>
        </w:rPr>
      </w:pPr>
    </w:p>
    <w:p w14:paraId="242AC7E6" w14:textId="77777777" w:rsidR="00CF753D" w:rsidRDefault="00CF753D" w:rsidP="00CF753D">
      <w:pPr>
        <w:pStyle w:val="ListParagraph"/>
        <w:spacing w:after="0" w:line="360" w:lineRule="auto"/>
        <w:jc w:val="both"/>
        <w:rPr>
          <w:rFonts w:ascii="Times New Roman" w:hAnsi="Times New Roman" w:cs="Times New Roman"/>
          <w:sz w:val="24"/>
          <w:szCs w:val="24"/>
        </w:rPr>
      </w:pPr>
    </w:p>
    <w:p w14:paraId="759FC6A4" w14:textId="0A454AE2" w:rsidR="00DD4A3F" w:rsidRPr="004D38CC" w:rsidRDefault="00DD4A3F" w:rsidP="00A75389">
      <w:pPr>
        <w:pStyle w:val="ListParagraph"/>
        <w:numPr>
          <w:ilvl w:val="0"/>
          <w:numId w:val="13"/>
        </w:numPr>
        <w:spacing w:after="0" w:line="360" w:lineRule="auto"/>
        <w:jc w:val="both"/>
        <w:rPr>
          <w:rFonts w:ascii="Times New Roman" w:hAnsi="Times New Roman" w:cs="Times New Roman"/>
          <w:sz w:val="24"/>
          <w:szCs w:val="24"/>
        </w:rPr>
      </w:pPr>
      <w:r w:rsidRPr="004D38CC">
        <w:rPr>
          <w:rFonts w:ascii="Times New Roman" w:hAnsi="Times New Roman" w:cs="Times New Roman"/>
          <w:sz w:val="24"/>
          <w:szCs w:val="24"/>
        </w:rPr>
        <w:lastRenderedPageBreak/>
        <w:t>Bahan dan Alat</w:t>
      </w:r>
    </w:p>
    <w:p w14:paraId="12FCA9E6" w14:textId="551AADC4" w:rsidR="00B94A41" w:rsidRDefault="00DD4A3F" w:rsidP="00CF753D">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r w:rsidR="00B94A41">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0DDD68CB" w14:textId="77777777" w:rsidR="00B94A41"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rocessor Intel core i5-</w:t>
      </w:r>
      <w:r w:rsidRPr="00C91867">
        <w:t xml:space="preserve"> </w:t>
      </w:r>
      <w:r w:rsidRPr="00B94A41">
        <w:rPr>
          <w:rFonts w:ascii="Times New Roman" w:hAnsi="Times New Roman" w:cs="Times New Roman"/>
          <w:sz w:val="24"/>
          <w:szCs w:val="24"/>
        </w:rPr>
        <w:t xml:space="preserve">12500H </w:t>
      </w:r>
    </w:p>
    <w:p w14:paraId="3C640169" w14:textId="77777777" w:rsidR="00B94A41"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RAM 8GB</w:t>
      </w:r>
    </w:p>
    <w:p w14:paraId="25594E98" w14:textId="50FE071F" w:rsidR="004E3A28"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Nvidia Geforce RTX 3050</w:t>
      </w:r>
    </w:p>
    <w:p w14:paraId="010928BE" w14:textId="683D44A5" w:rsidR="00DD4A3F" w:rsidRDefault="00DD4A3F" w:rsidP="00CF753D">
      <w:pPr>
        <w:tabs>
          <w:tab w:val="left" w:pos="810"/>
        </w:tabs>
        <w:spacing w:after="0" w:line="480" w:lineRule="auto"/>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33E07F55" w:rsidR="00FE7C84" w:rsidRPr="00B94A41" w:rsidRDefault="00B7612A" w:rsidP="00A75389">
      <w:pPr>
        <w:pStyle w:val="ListParagraph"/>
        <w:numPr>
          <w:ilvl w:val="0"/>
          <w:numId w:val="15"/>
        </w:numPr>
        <w:tabs>
          <w:tab w:val="left" w:pos="81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Visual Studio</w:t>
      </w:r>
    </w:p>
    <w:p w14:paraId="20A0FCCD" w14:textId="79000D72" w:rsidR="00BE03D5" w:rsidRDefault="00037F47" w:rsidP="00A75389">
      <w:pPr>
        <w:pStyle w:val="ListParagraph"/>
        <w:numPr>
          <w:ilvl w:val="0"/>
          <w:numId w:val="15"/>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yCharm</w:t>
      </w:r>
      <w:r w:rsidR="00B94A41" w:rsidRPr="00B94A41">
        <w:rPr>
          <w:rFonts w:ascii="Times New Roman" w:hAnsi="Times New Roman" w:cs="Times New Roman"/>
          <w:sz w:val="24"/>
          <w:szCs w:val="24"/>
        </w:rPr>
        <w:t xml:space="preserve"> </w:t>
      </w:r>
    </w:p>
    <w:p w14:paraId="3F512FB3" w14:textId="70610719" w:rsidR="00B94A41" w:rsidRPr="009F34F2" w:rsidRDefault="009F34F2" w:rsidP="009F3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dari Kaggle</w:t>
      </w:r>
    </w:p>
    <w:p w14:paraId="576CB386" w14:textId="420E46E5" w:rsidR="00DD4A3F" w:rsidRPr="0080297D" w:rsidRDefault="00DD4A3F" w:rsidP="00A75389">
      <w:pPr>
        <w:pStyle w:val="ListParagraph"/>
        <w:numPr>
          <w:ilvl w:val="0"/>
          <w:numId w:val="13"/>
        </w:numPr>
        <w:spacing w:after="200" w:line="360" w:lineRule="auto"/>
        <w:jc w:val="both"/>
        <w:rPr>
          <w:rFonts w:ascii="Times New Roman" w:hAnsi="Times New Roman" w:cs="Times New Roman"/>
          <w:sz w:val="24"/>
          <w:szCs w:val="24"/>
        </w:rPr>
      </w:pPr>
      <w:r w:rsidRPr="0080297D">
        <w:rPr>
          <w:rFonts w:ascii="Times New Roman" w:hAnsi="Times New Roman" w:cs="Times New Roman"/>
          <w:sz w:val="24"/>
          <w:szCs w:val="24"/>
        </w:rPr>
        <w:t>Metode Pengumpulan Data</w:t>
      </w:r>
    </w:p>
    <w:p w14:paraId="026B5418" w14:textId="77777777" w:rsidR="00BE03D5" w:rsidRPr="00BE03D5" w:rsidRDefault="00BE03D5" w:rsidP="00CF753D">
      <w:pPr>
        <w:spacing w:line="480" w:lineRule="auto"/>
        <w:ind w:firstLine="810"/>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0F64D4EE" w:rsidR="00BE03D5" w:rsidRPr="00BE03D5" w:rsidRDefault="00BE03D5" w:rsidP="00A75389">
      <w:pPr>
        <w:pStyle w:val="ListParagraph"/>
        <w:numPr>
          <w:ilvl w:val="6"/>
          <w:numId w:val="8"/>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0F622E" w:rsidRPr="000F622E">
        <w:rPr>
          <w:rFonts w:ascii="Times New Roman" w:hAnsi="Times New Roman" w:cs="Times New Roman"/>
          <w:sz w:val="24"/>
          <w:szCs w:val="24"/>
        </w:rPr>
        <w:t>Pengumpulan Dataset Citra</w:t>
      </w:r>
    </w:p>
    <w:p w14:paraId="29436ED7" w14:textId="1F0EE296" w:rsidR="00BE03D5" w:rsidRDefault="001E074E" w:rsidP="00BE03D5">
      <w:pPr>
        <w:pStyle w:val="ListParagraph"/>
        <w:spacing w:line="480" w:lineRule="auto"/>
        <w:ind w:left="993"/>
        <w:jc w:val="both"/>
        <w:rPr>
          <w:rFonts w:ascii="Times New Roman" w:hAnsi="Times New Roman" w:cs="Times New Roman"/>
          <w:sz w:val="24"/>
          <w:szCs w:val="24"/>
        </w:rPr>
      </w:pPr>
      <w:r w:rsidRPr="001E074E">
        <w:rPr>
          <w:rFonts w:ascii="Times New Roman" w:hAnsi="Times New Roman" w:cs="Times New Roman"/>
          <w:sz w:val="24"/>
          <w:szCs w:val="24"/>
        </w:rPr>
        <w:t>Penulis mengumpulkan dataset citra yang mencakup gambar wajah dari berbagai rentang usia. Dataset ini dapat berasal dari sumber dataset publik yang tersedia di internet, atau dari koleksi citra yang sesuai dan relevan dengan topik deteksi usia. Data ini kemudian akan digunakan untuk melatih dan menguji model deep learning.</w:t>
      </w:r>
    </w:p>
    <w:p w14:paraId="19175BC0" w14:textId="3027A4A0" w:rsidR="00CF753D" w:rsidRDefault="00CF753D" w:rsidP="00BE03D5">
      <w:pPr>
        <w:pStyle w:val="ListParagraph"/>
        <w:spacing w:line="480" w:lineRule="auto"/>
        <w:ind w:left="993"/>
        <w:jc w:val="both"/>
        <w:rPr>
          <w:rFonts w:ascii="Times New Roman" w:hAnsi="Times New Roman" w:cs="Times New Roman"/>
          <w:sz w:val="24"/>
          <w:szCs w:val="24"/>
        </w:rPr>
      </w:pPr>
    </w:p>
    <w:p w14:paraId="7BE359B9" w14:textId="77777777" w:rsidR="00CF753D" w:rsidRPr="00BE03D5" w:rsidRDefault="00CF753D" w:rsidP="00BE03D5">
      <w:pPr>
        <w:pStyle w:val="ListParagraph"/>
        <w:spacing w:line="480" w:lineRule="auto"/>
        <w:ind w:left="993"/>
        <w:jc w:val="both"/>
        <w:rPr>
          <w:rFonts w:ascii="Times New Roman" w:hAnsi="Times New Roman" w:cs="Times New Roman"/>
          <w:sz w:val="24"/>
          <w:szCs w:val="24"/>
        </w:rPr>
      </w:pPr>
    </w:p>
    <w:p w14:paraId="1B0009D2" w14:textId="77777777" w:rsidR="00BE03D5" w:rsidRPr="00BE03D5" w:rsidRDefault="00BE03D5" w:rsidP="00A75389">
      <w:pPr>
        <w:pStyle w:val="ListParagraph"/>
        <w:numPr>
          <w:ilvl w:val="6"/>
          <w:numId w:val="8"/>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lastRenderedPageBreak/>
        <w:t>Metode Studi Pustaka</w:t>
      </w:r>
    </w:p>
    <w:p w14:paraId="51520CE0" w14:textId="1C24577F" w:rsidR="009F2183" w:rsidRPr="00B60C5D" w:rsidRDefault="00A53757" w:rsidP="00A53757">
      <w:pPr>
        <w:spacing w:after="0" w:line="480" w:lineRule="auto"/>
        <w:ind w:left="990"/>
        <w:jc w:val="both"/>
        <w:rPr>
          <w:rFonts w:ascii="Times New Roman" w:hAnsi="Times New Roman" w:cs="Times New Roman"/>
          <w:sz w:val="24"/>
          <w:szCs w:val="24"/>
        </w:rPr>
      </w:pPr>
      <w:r w:rsidRPr="00A53757">
        <w:rPr>
          <w:rFonts w:ascii="Times New Roman" w:hAnsi="Times New Roman" w:cs="Times New Roman"/>
          <w:sz w:val="24"/>
          <w:szCs w:val="24"/>
        </w:rPr>
        <w:t>Penulis mengumpulkan data dari berbagai sumber pustaka, seperti jurnal ilmiah, buku, dan artikel yang relevan dengan topik deteksi usia berbasis citra. Studi ini dilakukan untuk memahami teori serta teknik deep learning yang mendasari model yang akan digunakan dalam aplikasi ini.</w:t>
      </w: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509C7811" w14:textId="3B56FA8A" w:rsidR="0080297D" w:rsidRPr="00FF5335"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Pada tahap ini, langkah awal yang dilakukan adalah menganalisis masalah dan kebutuhan untuk pengembangan aplikasi yang akan dibangun. Analisis ini bertujuan untuk memahami kendala dan kebutuhan teknis terkait aplikasi deteksi usia berbasis citra menggunakan model deep learning</w:t>
      </w:r>
      <w:r w:rsidR="006711C7">
        <w:rPr>
          <w:rFonts w:ascii="Times New Roman" w:hAnsi="Times New Roman" w:cs="Times New Roman"/>
          <w:sz w:val="24"/>
          <w:szCs w:val="24"/>
        </w:rPr>
        <w:t xml:space="preserve"> dengan arsitektur </w:t>
      </w:r>
      <w:r w:rsidR="006711C7" w:rsidRPr="006711C7">
        <w:rPr>
          <w:rStyle w:val="normaltextrun"/>
          <w:rFonts w:ascii="Times New Roman" w:hAnsi="Times New Roman" w:cs="Times New Roman"/>
          <w:i/>
          <w:lang w:val="en-GB"/>
        </w:rPr>
        <w:t>Convolutional Neural Network</w:t>
      </w:r>
      <w:r w:rsidR="006711C7" w:rsidRPr="006711C7">
        <w:rPr>
          <w:rStyle w:val="normaltextrun"/>
          <w:rFonts w:ascii="Times New Roman" w:hAnsi="Times New Roman" w:cs="Times New Roman"/>
          <w:iCs/>
          <w:lang w:val="en-GB"/>
        </w:rPr>
        <w:t xml:space="preserve"> (CNN)</w:t>
      </w:r>
      <w:r w:rsidRPr="006711C7">
        <w:rPr>
          <w:rFonts w:ascii="Times New Roman" w:hAnsi="Times New Roman" w:cs="Times New Roman"/>
          <w:sz w:val="24"/>
          <w:szCs w:val="24"/>
        </w:rPr>
        <w:t>.</w:t>
      </w:r>
      <w:r w:rsidRPr="00FF5335">
        <w:rPr>
          <w:rFonts w:ascii="Times New Roman" w:hAnsi="Times New Roman" w:cs="Times New Roman"/>
          <w:sz w:val="24"/>
          <w:szCs w:val="24"/>
        </w:rPr>
        <w:t xml:space="preserve"> Dengan analisis ini, diharapkan dapat diperoleh pemahaman yang mendalam mengenai fitur-fitur yang diperlukan, metode yang akan diterapkan, serta sumber daya dan</w:t>
      </w:r>
      <w:r>
        <w:rPr>
          <w:rFonts w:ascii="Times New Roman" w:hAnsi="Times New Roman" w:cs="Times New Roman"/>
          <w:sz w:val="24"/>
          <w:szCs w:val="24"/>
        </w:rPr>
        <w:t xml:space="preserve"> infrastruktur yang dibutuhkan.</w:t>
      </w:r>
    </w:p>
    <w:p w14:paraId="1DB703C9" w14:textId="77777777" w:rsidR="0080297D" w:rsidRPr="00B60C5D"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Dalam analisis ini, data dan informasi terkait kebutuhan pengguna akan diidentifikasi untuk memastikan bahwa aplikasi mampu memenuhi ekspektasi yang diinginkan.</w:t>
      </w:r>
    </w:p>
    <w:p w14:paraId="35B6A8FC" w14:textId="77777777" w:rsidR="0071779B" w:rsidRPr="00B60C5D" w:rsidRDefault="0071779B" w:rsidP="00B94A41">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3F3831EC" w14:textId="18B5BF13" w:rsidR="0080297D" w:rsidRDefault="0080297D" w:rsidP="0080297D">
      <w:pPr>
        <w:pStyle w:val="ListParagraph"/>
        <w:spacing w:line="480" w:lineRule="auto"/>
        <w:ind w:left="709"/>
        <w:jc w:val="both"/>
        <w:rPr>
          <w:rFonts w:ascii="Times New Roman" w:hAnsi="Times New Roman" w:cs="Times New Roman"/>
          <w:sz w:val="24"/>
          <w:szCs w:val="24"/>
        </w:rPr>
      </w:pPr>
      <w:r w:rsidRPr="0013500A">
        <w:rPr>
          <w:rFonts w:ascii="Times New Roman" w:hAnsi="Times New Roman" w:cs="Times New Roman"/>
          <w:sz w:val="24"/>
          <w:szCs w:val="24"/>
        </w:rPr>
        <w:t>Dalam proses perancangan sistem aplikasi deteksi usia berbasis citra menggunakan Convolutional Neural Network (CNN), langkah-langkah yang akan dilakukan adalah sebagai berikut:</w:t>
      </w:r>
    </w:p>
    <w:p w14:paraId="0F6FED35" w14:textId="77777777" w:rsidR="00CA277D" w:rsidRPr="00AB7B68" w:rsidRDefault="00CA277D" w:rsidP="0080297D">
      <w:pPr>
        <w:pStyle w:val="ListParagraph"/>
        <w:spacing w:line="480" w:lineRule="auto"/>
        <w:ind w:left="709"/>
        <w:jc w:val="both"/>
        <w:rPr>
          <w:rFonts w:ascii="Times New Roman" w:hAnsi="Times New Roman" w:cs="Times New Roman"/>
          <w:sz w:val="24"/>
          <w:szCs w:val="24"/>
        </w:rPr>
      </w:pPr>
    </w:p>
    <w:p w14:paraId="69DFF4FC"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Studi Literatur</w:t>
      </w:r>
    </w:p>
    <w:p w14:paraId="4FC667F9" w14:textId="77777777" w:rsidR="0080297D" w:rsidRPr="00AB7B68" w:rsidRDefault="0080297D" w:rsidP="0080297D">
      <w:pPr>
        <w:pStyle w:val="ListParagraph"/>
        <w:tabs>
          <w:tab w:val="left" w:pos="1080"/>
        </w:tabs>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ada tahap ini, dilakukan pengumpulan literatur dan referensi yang berkaitan dengan teori-teori dasar serta aplikasi CNN pada deteksi usia berbasis citra. Literatur ini mencakup berbagai metode CNN, arsitektur model yang efektif untuk klasifikasi usia, serta teknik yang dapat meningkatkan akurasi model.</w:t>
      </w:r>
    </w:p>
    <w:p w14:paraId="098FA20A"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Analisis Data</w:t>
      </w:r>
    </w:p>
    <w:p w14:paraId="6648004B" w14:textId="3F079C10" w:rsidR="0080297D" w:rsidRPr="00AB7B68" w:rsidRDefault="0080297D" w:rsidP="0080297D">
      <w:pPr>
        <w:pStyle w:val="ListParagraph"/>
        <w:spacing w:line="480" w:lineRule="auto"/>
        <w:ind w:left="1170" w:hanging="180"/>
        <w:jc w:val="both"/>
        <w:rPr>
          <w:rFonts w:ascii="Times New Roman" w:hAnsi="Times New Roman" w:cs="Times New Roman"/>
          <w:sz w:val="24"/>
          <w:szCs w:val="24"/>
        </w:rPr>
      </w:pPr>
      <w:r w:rsidRPr="00135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500A">
        <w:rPr>
          <w:rFonts w:ascii="Times New Roman" w:hAnsi="Times New Roman" w:cs="Times New Roman"/>
          <w:sz w:val="24"/>
          <w:szCs w:val="24"/>
        </w:rPr>
        <w:t>Pada tahap ini, data citra wajah yang akan digunakan dianalisis. Proses ini melibatkan identifikasi karakteristik data, seperti resolusi gambar, format, jumlah kategori usia, serta persiapan data latih dan data uji</w:t>
      </w:r>
      <w:r w:rsidR="005B7A41">
        <w:rPr>
          <w:rFonts w:ascii="Times New Roman" w:hAnsi="Times New Roman" w:cs="Times New Roman"/>
          <w:sz w:val="24"/>
          <w:szCs w:val="24"/>
        </w:rPr>
        <w:t xml:space="preserve"> yang berasal dari </w:t>
      </w:r>
      <w:r w:rsidR="005B7A41" w:rsidRPr="005B7A41">
        <w:rPr>
          <w:rFonts w:ascii="Times New Roman" w:hAnsi="Times New Roman" w:cs="Times New Roman"/>
          <w:i/>
          <w:sz w:val="24"/>
          <w:szCs w:val="24"/>
        </w:rPr>
        <w:t>dataset</w:t>
      </w:r>
      <w:r w:rsidR="005B7A41">
        <w:rPr>
          <w:rFonts w:ascii="Times New Roman" w:hAnsi="Times New Roman" w:cs="Times New Roman"/>
          <w:sz w:val="24"/>
          <w:szCs w:val="24"/>
        </w:rPr>
        <w:t xml:space="preserve"> kaggle</w:t>
      </w:r>
      <w:r w:rsidRPr="0013500A">
        <w:rPr>
          <w:rFonts w:ascii="Times New Roman" w:hAnsi="Times New Roman" w:cs="Times New Roman"/>
          <w:sz w:val="24"/>
          <w:szCs w:val="24"/>
        </w:rPr>
        <w:t xml:space="preserve">. Analisis ini membantu menentukan kebutuhan preprocessing data, seperti </w:t>
      </w:r>
      <w:r w:rsidRPr="0013500A">
        <w:rPr>
          <w:rFonts w:ascii="Times New Roman" w:hAnsi="Times New Roman" w:cs="Times New Roman"/>
          <w:i/>
          <w:sz w:val="24"/>
          <w:szCs w:val="24"/>
        </w:rPr>
        <w:t>cropping</w:t>
      </w:r>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resizing</w:t>
      </w:r>
      <w:r w:rsidRPr="0013500A">
        <w:rPr>
          <w:rFonts w:ascii="Times New Roman" w:hAnsi="Times New Roman" w:cs="Times New Roman"/>
          <w:sz w:val="24"/>
          <w:szCs w:val="24"/>
        </w:rPr>
        <w:t>, augmentasi, dan normalisasi, agar sesuai dengan input model CNN.</w:t>
      </w:r>
    </w:p>
    <w:p w14:paraId="734032F5"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Perancangan</w:t>
      </w:r>
    </w:p>
    <w:p w14:paraId="00EFC88F" w14:textId="5BF618F9" w:rsidR="0080297D" w:rsidRDefault="0080297D" w:rsidP="0080297D">
      <w:pPr>
        <w:pStyle w:val="ListParagraph"/>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erancangan antarmuka pengguna (user interface) dilakukan pada tahap ini, mencakup desain tampilan untuk input citra dan output prediksi usia. Selain itu, perancangan arsitektur CNN dilakukan, mulai dari pemilihan lapisan konvolusi, pooling, hingga lapisan dense yang sesuai. Ini termasuk menentukan parameter seperti jumlah filter, ukuran kernel, fungsi aktivasi, dan ukuran batch untuk pelatihan.</w:t>
      </w:r>
    </w:p>
    <w:p w14:paraId="0B28F196" w14:textId="3CC8B4E6" w:rsidR="00CF753D" w:rsidRDefault="00CF753D" w:rsidP="0080297D">
      <w:pPr>
        <w:pStyle w:val="ListParagraph"/>
        <w:spacing w:line="480" w:lineRule="auto"/>
        <w:ind w:left="1080"/>
        <w:jc w:val="both"/>
        <w:rPr>
          <w:rFonts w:ascii="Times New Roman" w:hAnsi="Times New Roman" w:cs="Times New Roman"/>
          <w:sz w:val="24"/>
          <w:szCs w:val="24"/>
        </w:rPr>
      </w:pPr>
    </w:p>
    <w:p w14:paraId="7AD0B83D" w14:textId="77777777" w:rsidR="00CF753D" w:rsidRPr="00AB7B68" w:rsidRDefault="00CF753D" w:rsidP="0080297D">
      <w:pPr>
        <w:pStyle w:val="ListParagraph"/>
        <w:spacing w:line="480" w:lineRule="auto"/>
        <w:ind w:left="1080"/>
        <w:jc w:val="both"/>
        <w:rPr>
          <w:rFonts w:ascii="Times New Roman" w:hAnsi="Times New Roman" w:cs="Times New Roman"/>
          <w:sz w:val="24"/>
          <w:szCs w:val="24"/>
        </w:rPr>
      </w:pPr>
    </w:p>
    <w:p w14:paraId="09EDCAA1"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Implementasi</w:t>
      </w:r>
    </w:p>
    <w:p w14:paraId="02832A35" w14:textId="77777777" w:rsidR="0080297D" w:rsidRPr="0013500A" w:rsidRDefault="0080297D" w:rsidP="0080297D">
      <w:pPr>
        <w:pStyle w:val="ListParagraph"/>
        <w:spacing w:line="480" w:lineRule="auto"/>
        <w:ind w:left="1080" w:hanging="90"/>
        <w:jc w:val="both"/>
        <w:rPr>
          <w:rFonts w:ascii="Times New Roman" w:hAnsi="Times New Roman" w:cs="Times New Roman"/>
          <w:sz w:val="24"/>
          <w:szCs w:val="24"/>
        </w:rPr>
      </w:pP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Hasil perancangan dikonversi ke dalam kode program. Tahap ini melibatkan implementasi model CNN menggunakan framework deep learning (misalnya, </w:t>
      </w:r>
      <w:r w:rsidRPr="00CD7B17">
        <w:rPr>
          <w:rFonts w:ascii="Times New Roman" w:hAnsi="Times New Roman" w:cs="Times New Roman"/>
          <w:i/>
          <w:sz w:val="24"/>
          <w:szCs w:val="24"/>
        </w:rPr>
        <w:t>TensorFlow</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PyTorch</w:t>
      </w:r>
      <w:r w:rsidRPr="0013500A">
        <w:rPr>
          <w:rFonts w:ascii="Times New Roman" w:hAnsi="Times New Roman" w:cs="Times New Roman"/>
          <w:sz w:val="24"/>
          <w:szCs w:val="24"/>
        </w:rPr>
        <w:t xml:space="preserve">). Data dilatih dan diuji untuk menghasilkan model deteksi usia yang optimal. Implementasi antarmuka pengguna dilakukan pada tahap ini, baik untuk platform web (menggunakan framework seperti </w:t>
      </w:r>
      <w:r w:rsidRPr="00CD7B17">
        <w:rPr>
          <w:rFonts w:ascii="Times New Roman" w:hAnsi="Times New Roman" w:cs="Times New Roman"/>
          <w:i/>
          <w:sz w:val="24"/>
          <w:szCs w:val="24"/>
        </w:rPr>
        <w:t>Flask</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Django</w:t>
      </w:r>
      <w:r w:rsidRPr="0013500A">
        <w:rPr>
          <w:rFonts w:ascii="Times New Roman" w:hAnsi="Times New Roman" w:cs="Times New Roman"/>
          <w:sz w:val="24"/>
          <w:szCs w:val="24"/>
        </w:rPr>
        <w:t xml:space="preserve">) atau desktop (misalnya, dengan </w:t>
      </w:r>
      <w:r w:rsidRPr="00CD7B17">
        <w:rPr>
          <w:rFonts w:ascii="Times New Roman" w:hAnsi="Times New Roman" w:cs="Times New Roman"/>
          <w:i/>
          <w:sz w:val="24"/>
          <w:szCs w:val="24"/>
        </w:rPr>
        <w:t>PyQt</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Tkinter</w:t>
      </w:r>
      <w:r w:rsidRPr="0013500A">
        <w:rPr>
          <w:rFonts w:ascii="Times New Roman" w:hAnsi="Times New Roman" w:cs="Times New Roman"/>
          <w:sz w:val="24"/>
          <w:szCs w:val="24"/>
        </w:rPr>
        <w:t>).</w:t>
      </w:r>
    </w:p>
    <w:p w14:paraId="7CF6D634"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Evaluasi</w:t>
      </w:r>
    </w:p>
    <w:p w14:paraId="24849220" w14:textId="764EE95F" w:rsidR="0080297D" w:rsidRDefault="002270EB" w:rsidP="0080297D">
      <w:pPr>
        <w:pStyle w:val="ListParagraph"/>
        <w:spacing w:line="480" w:lineRule="auto"/>
        <w:ind w:left="1080"/>
        <w:jc w:val="both"/>
        <w:rPr>
          <w:rFonts w:ascii="Times New Roman" w:hAnsi="Times New Roman" w:cs="Times New Roman"/>
          <w:b/>
          <w:i/>
          <w:sz w:val="24"/>
          <w:szCs w:val="24"/>
        </w:rPr>
      </w:pPr>
      <w:r w:rsidRPr="002270EB">
        <w:rPr>
          <w:rFonts w:ascii="Times New Roman" w:hAnsi="Times New Roman" w:cs="Times New Roman"/>
          <w:sz w:val="24"/>
          <w:szCs w:val="24"/>
        </w:rPr>
        <w:t xml:space="preserve">Mengingat bahwa batasan masalah telah menyebutkan penggunaan metrik akurasi, presisi, </w:t>
      </w:r>
      <w:r w:rsidRPr="0040427F">
        <w:rPr>
          <w:rFonts w:ascii="Times New Roman" w:hAnsi="Times New Roman" w:cs="Times New Roman"/>
          <w:i/>
          <w:iCs/>
          <w:sz w:val="24"/>
          <w:szCs w:val="24"/>
        </w:rPr>
        <w:t>recall</w:t>
      </w:r>
      <w:r w:rsidRPr="002270EB">
        <w:rPr>
          <w:rFonts w:ascii="Times New Roman" w:hAnsi="Times New Roman" w:cs="Times New Roman"/>
          <w:sz w:val="24"/>
          <w:szCs w:val="24"/>
        </w:rPr>
        <w:t xml:space="preserve">, dan </w:t>
      </w:r>
      <w:r w:rsidRPr="0040427F">
        <w:rPr>
          <w:rFonts w:ascii="Times New Roman" w:hAnsi="Times New Roman" w:cs="Times New Roman"/>
          <w:i/>
          <w:iCs/>
          <w:sz w:val="24"/>
          <w:szCs w:val="24"/>
        </w:rPr>
        <w:t>F1-score</w:t>
      </w:r>
      <w:r w:rsidRPr="002270EB">
        <w:rPr>
          <w:rFonts w:ascii="Times New Roman" w:hAnsi="Times New Roman" w:cs="Times New Roman"/>
          <w:sz w:val="24"/>
          <w:szCs w:val="24"/>
        </w:rPr>
        <w:t>, maka evaluasi juga harus mencakup metrik-metrik ini untuk memastikan performa deteksi usia. Dengan demikian, hasil evaluasi dapat memberikan informasi menyeluruh mengenai kinerja model dalam deteksi usia.</w:t>
      </w:r>
    </w:p>
    <w:p w14:paraId="4D5C53BA" w14:textId="77777777" w:rsidR="00F141AE" w:rsidRPr="00B94A41" w:rsidRDefault="00F141AE" w:rsidP="00B94A41">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4F9592F" w14:textId="77777777" w:rsidR="0080297D" w:rsidRPr="00B60C5D" w:rsidRDefault="0080297D" w:rsidP="008951AE">
      <w:pPr>
        <w:spacing w:after="0" w:line="480" w:lineRule="auto"/>
        <w:ind w:firstLine="851"/>
        <w:jc w:val="both"/>
        <w:rPr>
          <w:rFonts w:ascii="Times New Roman" w:hAnsi="Times New Roman" w:cs="Times New Roman"/>
          <w:sz w:val="24"/>
          <w:szCs w:val="24"/>
        </w:rPr>
      </w:pP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681DA1F3" w14:textId="0BDBBA4E" w:rsidR="004F0F8C"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4F0F8C" w:rsidSect="00C918A0">
          <w:headerReference w:type="default" r:id="rId19"/>
          <w:footerReference w:type="default" r:id="rId20"/>
          <w:headerReference w:type="first" r:id="rId21"/>
          <w:footerReference w:type="first" r:id="rId22"/>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4F0F8C">
        <w:rPr>
          <w:rFonts w:ascii="Times New Roman" w:hAnsi="Times New Roman" w:cs="Times New Roman"/>
          <w:sz w:val="24"/>
          <w:szCs w:val="24"/>
        </w:rPr>
        <w:t>a</w:t>
      </w:r>
    </w:p>
    <w:p w14:paraId="30D8227C" w14:textId="633C95A4" w:rsidR="006D0939" w:rsidRDefault="006D0939" w:rsidP="004F0F8C">
      <w:pPr>
        <w:pStyle w:val="Heading1"/>
      </w:pPr>
      <w:r w:rsidRPr="004C68C0">
        <w:lastRenderedPageBreak/>
        <w:t>BAB</w:t>
      </w:r>
      <w:r w:rsidRPr="006D0939">
        <w:t xml:space="preserve"> II</w:t>
      </w:r>
    </w:p>
    <w:p w14:paraId="11F3BAE1" w14:textId="2D8144C6" w:rsidR="006D0939" w:rsidRDefault="004C68C0" w:rsidP="003C38A5">
      <w:pPr>
        <w:pStyle w:val="Heading1"/>
      </w:pPr>
      <w:r>
        <w:t>TINJAUAN PUSTAKA</w:t>
      </w:r>
    </w:p>
    <w:p w14:paraId="102056B3" w14:textId="77777777" w:rsidR="00B16C63" w:rsidRDefault="00B16C63" w:rsidP="003C38A5">
      <w:pPr>
        <w:spacing w:after="0"/>
        <w:rPr>
          <w:rFonts w:ascii="Times New Roman" w:hAnsi="Times New Roman" w:cs="Times New Roman"/>
          <w:b/>
          <w:bCs/>
          <w:sz w:val="28"/>
          <w:szCs w:val="28"/>
        </w:rPr>
      </w:pPr>
    </w:p>
    <w:p w14:paraId="4DC113C0" w14:textId="77777777" w:rsidR="003C38A5" w:rsidRDefault="003C38A5" w:rsidP="003C38A5">
      <w:pPr>
        <w:spacing w:after="0"/>
        <w:rPr>
          <w:rFonts w:ascii="Times New Roman" w:hAnsi="Times New Roman" w:cs="Times New Roman"/>
          <w:b/>
          <w:bCs/>
          <w:sz w:val="28"/>
          <w:szCs w:val="28"/>
        </w:rPr>
      </w:pPr>
    </w:p>
    <w:p w14:paraId="36966BF7" w14:textId="15DCB460" w:rsidR="00B16C63" w:rsidRDefault="00B16C63" w:rsidP="00B16C63">
      <w:pPr>
        <w:pStyle w:val="Heading3"/>
      </w:pPr>
      <w:r>
        <w:t>Citra</w:t>
      </w:r>
    </w:p>
    <w:p w14:paraId="2D04FC7C" w14:textId="42E836F2" w:rsidR="00B16C63" w:rsidRDefault="00B16C63" w:rsidP="003C38A5">
      <w:pPr>
        <w:pStyle w:val="NormalWeb"/>
        <w:spacing w:after="0" w:afterAutospacing="0" w:line="480" w:lineRule="auto"/>
        <w:ind w:firstLine="720"/>
        <w:jc w:val="both"/>
      </w:pPr>
      <w:r>
        <w:t xml:space="preserve">Citra merupakan representasi visual dari suatu objek yang direkam melalui proses optik seperti fotografi atau digital </w:t>
      </w:r>
      <w:r w:rsidRPr="003C38A5">
        <w:rPr>
          <w:i/>
          <w:iCs/>
        </w:rPr>
        <w:t>imaging</w:t>
      </w:r>
      <w:r>
        <w:t xml:space="preserve">. Dalam konteks teknis, citra sering diartikan </w:t>
      </w:r>
      <w:r w:rsidR="003C38A5">
        <w:t xml:space="preserve">atau dimaknai </w:t>
      </w:r>
      <w:r>
        <w:t xml:space="preserve">sebagai sebuah matriks dua dimensi yang terdiri dari piksel-piksel, dimana setiap piksel menyimpan informasi intensitas cahaya dan warna pada titik tertentu. Citra dapat berasal dari berbagai sumber, termasuk kamera digital, satelit, mikroskop, atau bahkan hasil </w:t>
      </w:r>
      <w:r w:rsidRPr="003C38A5">
        <w:rPr>
          <w:i/>
          <w:iCs/>
        </w:rPr>
        <w:t>rendering</w:t>
      </w:r>
      <w:r>
        <w:t xml:space="preserve"> komputer. Informasi yang terkandung dalam citra digunakan untuk berbagai keperluan, seperti analisis visual, pengolahan informasi, dan pemrosesan otomatis melalui teknologi pengenalan pola.</w:t>
      </w:r>
      <w:r w:rsidR="003C38A5">
        <w:fldChar w:fldCharType="begin" w:fldLock="1"/>
      </w:r>
      <w:r w:rsidR="003C38A5">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C38A5">
        <w:fldChar w:fldCharType="separate"/>
      </w:r>
      <w:r w:rsidR="003C38A5" w:rsidRPr="003C38A5">
        <w:rPr>
          <w:noProof/>
        </w:rPr>
        <w:t>[1]</w:t>
      </w:r>
      <w:r w:rsidR="003C38A5">
        <w:fldChar w:fldCharType="end"/>
      </w:r>
    </w:p>
    <w:p w14:paraId="3356DC51" w14:textId="013C7EC6" w:rsidR="00B16C63" w:rsidRDefault="00B16C63" w:rsidP="003C38A5">
      <w:pPr>
        <w:pStyle w:val="NormalWeb"/>
        <w:spacing w:after="0" w:afterAutospacing="0" w:line="480" w:lineRule="auto"/>
        <w:ind w:firstLine="720"/>
        <w:jc w:val="both"/>
      </w:pPr>
      <w:r>
        <w:t>Dalam bidang pengolahan citra, citra digital diolah untuk mendapatkan informasi yang lebih det</w:t>
      </w:r>
      <w:r w:rsidR="003C38A5">
        <w:t>a</w:t>
      </w:r>
      <w:r>
        <w:t xml:space="preserve">il atau untuk memperbaiki kualitas visual. Proses pengolahan citra dapat mencakup berbagai tahapan, mulai dari pra-pemrosesan, peningkatan citra, hingga ekstraksi fitur. Pra-pemrosesan mungkin melibatkan pengurangan noise, penyesuaian kontras, atau transformasi geometris. Peningkatan citra bertujuan untuk membuat citra lebih mudah diinterpretasikan oleh mata manusia atau algoritma komputer. Sementara ekstraksi fitur diarahkan pada identifikasi pola atau objek tertentu dalam citra yang bisa digunakan untuk analisis lebih lanjut. Melalui teknik-teknik ini, </w:t>
      </w:r>
      <w:r>
        <w:lastRenderedPageBreak/>
        <w:t>citra yang awalnya mungkin tidak jelas atau tidak lengkap dapat diolah menjadi sumber informasi yang berharga untuk keputusan dan tindakan selanjutnya</w:t>
      </w:r>
      <w:r w:rsidR="003C38A5">
        <w:fldChar w:fldCharType="begin" w:fldLock="1"/>
      </w:r>
      <w:r w:rsidR="003C38A5">
        <w:instrText>ADDIN CSL_CITATION {"citationItems":[{"id":"ITEM-1","itemData":{"abstract":"Wajah merupakan salah satu bagian dari tubuh manusia yang dapat dibuat subjek penelitian mengenai pengenalan citra atau face recognition. Melalui wajah, kita dapat mengetahui jenis kelamin dan umur dari seseorang. Penelitian tentang identifikasi citra wajah adalah salah satu implementasi dari Computer Vision dan Artificial Intelligent yang saat ini banyak dikaji oleh para ahli. Banyak penelitian tentang identifikasi citra wajah dengan berbagai macam metode untuk menghasilkan tingkat akurasi paling tinggi dalam mengenal wajah seseorang berdasarkan citra yang ada. Teknologi ini sangat bermanfaat untuk membantu manusia dalam hal keamanan dan Kesehatan. Tujuan utama dari tugas besar berupa penelitian ini adalah untuk mempelajari dan mengimplementasikan metode estimasi usia dan jenis kelamin berdasarkan citra wajah, menggunakan metode convolutional neural network (CNN) yang dapat secara akurat menentukan usia dan jenis kelamin seseorang.","author":[{"dropping-particle":"","family":"Arifandi","given":"Alfian","non-dropping-particle":"","parse-names":false,"suffix":""}],"container-title":"Jurnal Terapan Sains &amp; Teknologi","id":"ITEM-1","issue":"2","issued":{"date-parts":[["2022"]]},"page":"89-96","title":"Identifikasi dan Prediksi Umur Serta Jenis Kelamin Berdasarkan Citra Wajah Menggunakan Algoritma Convolutional Neural Network (CNN)","type":"article-journal","volume":"4"},"uris":["http://www.mendeley.com/documents/?uuid=58855351-34a5-4486-998f-63aa092ba197"]}],"mendeley":{"formattedCitation":"[7]","plainTextFormattedCitation":"[7]","previouslyFormattedCitation":"[7]"},"properties":{"noteIndex":0},"schema":"https://github.com/citation-style-language/schema/raw/master/csl-citation.json"}</w:instrText>
      </w:r>
      <w:r w:rsidR="003C38A5">
        <w:fldChar w:fldCharType="separate"/>
      </w:r>
      <w:r w:rsidR="003C38A5" w:rsidRPr="003C38A5">
        <w:rPr>
          <w:noProof/>
        </w:rPr>
        <w:t>[7]</w:t>
      </w:r>
      <w:r w:rsidR="003C38A5">
        <w:fldChar w:fldCharType="end"/>
      </w:r>
      <w:r>
        <w:t>.</w:t>
      </w:r>
    </w:p>
    <w:p w14:paraId="5F1DCEFB" w14:textId="5C448872" w:rsidR="00B16C63" w:rsidRPr="00B16C63" w:rsidRDefault="00B16C63" w:rsidP="00B16C63">
      <w:pPr>
        <w:ind w:left="720"/>
      </w:pPr>
    </w:p>
    <w:p w14:paraId="4BF10724" w14:textId="0AEAD7CA" w:rsidR="009A7624" w:rsidRPr="000F01CE" w:rsidRDefault="009A7624" w:rsidP="00936BBE">
      <w:pPr>
        <w:pStyle w:val="Heading3"/>
        <w:spacing w:after="0"/>
      </w:pPr>
      <w:r w:rsidRPr="000F01CE">
        <w:t xml:space="preserve">Deteksi </w:t>
      </w:r>
      <w:r w:rsidR="000F01CE" w:rsidRPr="000F01CE">
        <w:t>U</w:t>
      </w:r>
      <w:r w:rsidRPr="000F01CE">
        <w:t xml:space="preserve">sia </w:t>
      </w:r>
      <w:r w:rsidR="000F01CE" w:rsidRPr="000F01CE">
        <w:t>B</w:t>
      </w:r>
      <w:r w:rsidRPr="000F01CE">
        <w:t xml:space="preserve">erbasis </w:t>
      </w:r>
      <w:r w:rsidR="000F01CE" w:rsidRPr="000F01CE">
        <w:t>C</w:t>
      </w:r>
      <w:r w:rsidRPr="000F01CE">
        <w:t>itra</w:t>
      </w:r>
    </w:p>
    <w:p w14:paraId="2C57347B" w14:textId="3C78782D" w:rsidR="009A7624" w:rsidRPr="009A7624" w:rsidRDefault="009A7624" w:rsidP="00936BBE">
      <w:pPr>
        <w:spacing w:after="0" w:line="480" w:lineRule="auto"/>
        <w:ind w:firstLine="720"/>
        <w:jc w:val="both"/>
        <w:rPr>
          <w:rFonts w:ascii="Times New Roman" w:hAnsi="Times New Roman" w:cs="Times New Roman"/>
          <w:sz w:val="24"/>
          <w:szCs w:val="24"/>
        </w:rPr>
      </w:pPr>
      <w:r w:rsidRPr="009A7624">
        <w:rPr>
          <w:rFonts w:ascii="Times New Roman" w:hAnsi="Times New Roman" w:cs="Times New Roman"/>
          <w:sz w:val="24"/>
          <w:szCs w:val="24"/>
        </w:rPr>
        <w:t>Deteksi usia berbasis citra merupakan teknik yang bertujuan untuk memperkirakan usia seseorang berdasarkan gambar wajah yang diambil menggunakan teknologi pengolahan citra digital. Seiring bertambahnya usia, wajah manusia mengalami perubahan fisik yang signifikan, seperti munculnya kerutan, perubahan tekstur kulit, dan perubahan kontur wajah. Perubahan ini menjadi indikator utama dalam proses deteksi usia. Dengan menggunakan teknologi ini, gambar wajah dianalisis secara otomatis untuk mengidentifikasi ciri-ciri yang mencerminkan usia, sehingga sistem dapat memberikan prediksi usia dengan tingkat akurasi yang tinggi. Teknik ini banyak digunakan dalam berbagai aplikasi, termasuk keamanan, biometrika, dan pengenalan wajah, karena dapat memberikan informasi tambahan yang berguna untuk keperluan verifikasi atau personalisasi</w:t>
      </w:r>
      <w:r w:rsidR="003C38A5">
        <w:rPr>
          <w:rFonts w:ascii="Times New Roman" w:hAnsi="Times New Roman" w:cs="Times New Roman"/>
          <w:sz w:val="24"/>
          <w:szCs w:val="24"/>
        </w:rPr>
        <w:fldChar w:fldCharType="begin" w:fldLock="1"/>
      </w:r>
      <w:r w:rsidR="003C38A5">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d724f65e-2e43-46c7-80ab-bf8955067913"]}],"mendeley":{"formattedCitation":"[4]","plainTextFormattedCitation":"[4]","previouslyFormattedCitation":"[4]"},"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4]</w:t>
      </w:r>
      <w:r w:rsidR="003C38A5">
        <w:rPr>
          <w:rFonts w:ascii="Times New Roman" w:hAnsi="Times New Roman" w:cs="Times New Roman"/>
          <w:sz w:val="24"/>
          <w:szCs w:val="24"/>
        </w:rPr>
        <w:fldChar w:fldCharType="end"/>
      </w:r>
      <w:r w:rsidRPr="009A7624">
        <w:rPr>
          <w:rFonts w:ascii="Times New Roman" w:hAnsi="Times New Roman" w:cs="Times New Roman"/>
          <w:sz w:val="24"/>
          <w:szCs w:val="24"/>
        </w:rPr>
        <w:t>.</w:t>
      </w:r>
    </w:p>
    <w:p w14:paraId="409C7B99" w14:textId="7D11C58B" w:rsidR="00B16C63" w:rsidRDefault="00B16C63" w:rsidP="00810D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9A7624" w:rsidRPr="009A7624">
        <w:rPr>
          <w:rFonts w:ascii="Times New Roman" w:hAnsi="Times New Roman" w:cs="Times New Roman"/>
          <w:sz w:val="24"/>
          <w:szCs w:val="24"/>
        </w:rPr>
        <w:t xml:space="preserve">elama bertahun-tahun, penggunaan citra wajah untuk deteksi usia telah menjadi subjek penelitian yang intens di bidang pengolahan citra dan kecerdasan buatan. Para peneliti berupaya mengembangkan algoritma yang dapat mempelajari dan memahami pola perubahan wajah yang terjadi seiring dengan penuaan. Berbagai metode telah dikembangkan, termasuk penggunaan fitur tekstur dan bentuk wajah, serta algoritma machine learning yang lebih canggih seperti deep learning. Dengan kemajuan teknologi dan ketersediaan dataset yang besar, deteksi usia berbasis citra </w:t>
      </w:r>
      <w:r w:rsidR="009A7624" w:rsidRPr="009A7624">
        <w:rPr>
          <w:rFonts w:ascii="Times New Roman" w:hAnsi="Times New Roman" w:cs="Times New Roman"/>
          <w:sz w:val="24"/>
          <w:szCs w:val="24"/>
        </w:rPr>
        <w:lastRenderedPageBreak/>
        <w:t>telah menunjukkan peningkatan yang signifikan dalam hal akurasi dan efisiensi, sehingga memungkinkan penerapan yang lebih luas di berbagai bidang industri</w:t>
      </w:r>
      <w:r w:rsidR="003C38A5">
        <w:rPr>
          <w:rFonts w:ascii="Times New Roman" w:hAnsi="Times New Roman" w:cs="Times New Roman"/>
          <w:sz w:val="24"/>
          <w:szCs w:val="24"/>
        </w:rPr>
        <w:fldChar w:fldCharType="begin" w:fldLock="1"/>
      </w:r>
      <w:r w:rsidR="001E7AF0">
        <w:rPr>
          <w:rFonts w:ascii="Times New Roman" w:hAnsi="Times New Roman" w:cs="Times New Roman"/>
          <w:sz w:val="24"/>
          <w:szCs w:val="24"/>
        </w:rPr>
        <w:instrText>ADDIN CSL_CITATION {"citationItems":[{"id":"ITEM-1","itemData":{"ISBN":"1703021401","abstract":"Penelitian tentang kekonvergenan barisan fungsi ????? dalam ruang metrik ?????, ??? dengan menggunakan metrik biasa mungkin telah banyak dilakukan oleh ahli matematika, tetapi dalam tulisan ini dibahas mengenai hal yang lebih menarik lagi yaitu tentang ekuivalensi kekonvergenan pointwise dan seragam pada barisan fungsi ????? dalam ruang metrik ?????, ???. Namun untuk menuju kesana, pertama-tama akan dibahas sifat-sifat terkait kekonvergenan pointwise dan seragam barisan fungsi ????? dalam ruang metrik ?????, ???, yaitu tentang banyaknya nilai kekonvergenan, keterbatasan, kepemilikan supremum atau infimum, pembentukan ruang metrik lengkap, kemampuan dalam mempertahankan kekontinuan, dan operasi biasa pada barisan fungsi yang konvergen. Sehingga ekuivalensi dari barisan fungsi ????? yang konvergen pointwise dan seragam dalam ruang metrik ?????, ??? terjadi jika barisan fungsi ????? konvergen dan bersifat tidak turun (tidak naik) seragam","author":[{"dropping-particle":"","family":"Anwar","given":"Khoirul","non-dropping-particle":"","parse-names":false,"suffix":""},{"dropping-particle":"","family":"Manuharawati","given":"","non-dropping-particle":"","parse-names":false,"suffix":""}],"container-title":"Jurnal Ilmiah Matematika","id":"ITEM-1","issue":"2","issued":{"date-parts":[["2021"]]},"page":"437-446","title":"KLASIFIKASI KELOMPOK UMUR MANUSIA BERDASARKAN ANALISIS DIMENSI FRAKTAL BOX COUNTING DARI CITRA WAJAH DENGAN DETEKSI TEPI CANNY","type":"article-journal","volume":"9"},"uris":["http://www.mendeley.com/documents/?uuid=74eb4b0e-508e-4493-8ad9-f1f8fefe5491"]}],"mendeley":{"formattedCitation":"[8]","plainTextFormattedCitation":"[8]","previouslyFormattedCitation":"[8]"},"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8]</w:t>
      </w:r>
      <w:r w:rsidR="003C38A5">
        <w:rPr>
          <w:rFonts w:ascii="Times New Roman" w:hAnsi="Times New Roman" w:cs="Times New Roman"/>
          <w:sz w:val="24"/>
          <w:szCs w:val="24"/>
        </w:rPr>
        <w:fldChar w:fldCharType="end"/>
      </w:r>
      <w:r w:rsidR="009A7624" w:rsidRPr="009A7624">
        <w:rPr>
          <w:rFonts w:ascii="Times New Roman" w:hAnsi="Times New Roman" w:cs="Times New Roman"/>
          <w:sz w:val="24"/>
          <w:szCs w:val="24"/>
        </w:rPr>
        <w:t>.</w:t>
      </w:r>
    </w:p>
    <w:p w14:paraId="6E82230B" w14:textId="77777777" w:rsidR="00810D00" w:rsidRDefault="00810D00" w:rsidP="00810D00">
      <w:pPr>
        <w:spacing w:after="0" w:line="480" w:lineRule="auto"/>
        <w:ind w:firstLine="720"/>
        <w:jc w:val="both"/>
        <w:rPr>
          <w:rFonts w:ascii="Times New Roman" w:hAnsi="Times New Roman" w:cs="Times New Roman"/>
          <w:sz w:val="24"/>
          <w:szCs w:val="24"/>
        </w:rPr>
      </w:pPr>
    </w:p>
    <w:p w14:paraId="77801A6B" w14:textId="26B25E3C" w:rsidR="00810D00" w:rsidRDefault="00810D00" w:rsidP="00936BBE">
      <w:pPr>
        <w:pStyle w:val="Heading3"/>
        <w:spacing w:after="0"/>
      </w:pPr>
      <w:r>
        <w:t>Machine Learning</w:t>
      </w:r>
    </w:p>
    <w:p w14:paraId="41A6D7D7" w14:textId="119C4764" w:rsidR="00810D00" w:rsidRPr="00810D00" w:rsidRDefault="00810D00" w:rsidP="00936BBE">
      <w:pPr>
        <w:pStyle w:val="NormalWeb"/>
        <w:spacing w:before="0" w:beforeAutospacing="0" w:after="0" w:afterAutospacing="0" w:line="480" w:lineRule="auto"/>
        <w:ind w:firstLine="720"/>
        <w:jc w:val="both"/>
      </w:pPr>
      <w:r w:rsidRPr="00810D00">
        <w:t>Machine Learning adalah cabang dari kecerdasan buatan (AI) yang memfokuskan pada pengembangan sistem yang dapat belajar dari dan membuat keputusan berdasarkan data. Dalam machine learning, algoritma dirancang untuk menerima input data dan menggunakan statistik untuk memprediksi output sambil memperbarui outputnya berdasarkan pola atau fitur yang teridentifikasi dalam data. Tidak seperti program komputer tradisional yang mengikuti instruksi yang ketat dan tetap, sistem machine learning beradaptasi dengan perubahan dan data baru, yang memungkinkan mereka meningkatkan efektivitasnya seiring waktu secara otomatis tanpa intervensi manusia</w:t>
      </w:r>
      <w:r w:rsidR="001E7AF0">
        <w:fldChar w:fldCharType="begin" w:fldLock="1"/>
      </w:r>
      <w:r w:rsidR="001E7AF0">
        <w:instrText>ADDIN CSL_CITATION {"citationItems":[{"id":"ITEM-1","itemData":{"abstract":"Abstract: The face is a multidimensional visual model that can show identity or emotions. The proposed face detection scheme aims to perform real-time gender recognition and age identification from facial images. The system utilizes images from a camera or webcam as input and provides output displaying gender and age information of the subject at that moment. The system employs a dataset of facial images that have been cropped from kaggle.com, containing 1,940 facial images with an equal number of male and female samples. This data undergoes feature extraction using matrix models and is trained with the Caffe model, resulting in a Caffemodel file. The Caffemodel file represents the trained image results in the form of digits and alphanumeric representations. The face detection program uses this Caffemodel to identify the facial locations accurately, represented by green bounding boxes. Subsequently, the program performs further analysis to recognize the gender and age of the detected faces. The final output of the program presents real-time information about the gender and age of the subject displayed through the laptop's webcam or connected camera. This face detection scheme holds potential for real-time facial recognition applications in various fields, including security, surveillance, and entertainment. Leveraging the Caffe model, the system efficiently and accurately processes facial image data, delivering satisfactory results in identifying the gender and age of individuals captured in the images. Webcam integration provides flexibility for implementation in diverse usage contexts.\nKeywords: Face, Gender, Age, Webcam","author":[{"dropping-particle":"","family":"Risky Aditia","given":"Muhammad Sunni Arrafiq, Fahrul Afandi","non-dropping-particle":"","parse-names":false,"suffix":""}],"container-title":"Jurnal Garuda Pengabdian Kepada Masyarakat","id":"ITEM-1","issue":"2","issued":{"date-parts":[["2023"]]},"page":"49-55","title":"Implementation of Opencv Face Recognition in Real-Time Age and Gender Detection Using Python with Classification Method","type":"article-journal","volume":"1"},"uris":["http://www.mendeley.com/documents/?uuid=120e0ab3-a9b5-4d2e-bb74-8f5f49c93825"]}],"mendeley":{"formattedCitation":"[9]","plainTextFormattedCitation":"[9]","previouslyFormattedCitation":"[9]"},"properties":{"noteIndex":0},"schema":"https://github.com/citation-style-language/schema/raw/master/csl-citation.json"}</w:instrText>
      </w:r>
      <w:r w:rsidR="001E7AF0">
        <w:fldChar w:fldCharType="separate"/>
      </w:r>
      <w:r w:rsidR="001E7AF0" w:rsidRPr="001E7AF0">
        <w:rPr>
          <w:noProof/>
        </w:rPr>
        <w:t>[9]</w:t>
      </w:r>
      <w:r w:rsidR="001E7AF0">
        <w:fldChar w:fldCharType="end"/>
      </w:r>
      <w:r w:rsidRPr="00810D00">
        <w:t>.</w:t>
      </w:r>
    </w:p>
    <w:p w14:paraId="38B32CF2" w14:textId="0D834661" w:rsidR="00810D00" w:rsidRPr="00810D00" w:rsidRDefault="00810D00" w:rsidP="00936BBE">
      <w:pPr>
        <w:pStyle w:val="NormalWeb"/>
        <w:spacing w:before="0" w:beforeAutospacing="0" w:after="0" w:afterAutospacing="0" w:line="480" w:lineRule="auto"/>
        <w:ind w:firstLine="720"/>
        <w:jc w:val="both"/>
      </w:pPr>
      <w:r w:rsidRPr="00810D00">
        <w:t xml:space="preserve">Penerapan machine learning sudah merambah ke berbagai sektor, dari otomatisasi proses bisnis hingga aplikasi yang lebih kompleks seperti pengenalan wajah, pemrosesan bahasa alami, dan prediksi tren pasar. Algoritma ini bisa dikategorikan menjadi tiga jenis utama: supervised learning, di mana model dilatih dengan data yang sudah dilabeli; unsupervised learning, yang bekerja dengan data yang tidak dilabeli dan mencoba menemukan struktur atau pola tersembunyi dalam data tersebut; dan reinforcement learning, yang mengembangkan mekanisme keputusan dengan cara mencoba berbagai strategi dan belajar dari hasilnya. Keefektifan machine </w:t>
      </w:r>
      <w:r w:rsidRPr="00810D00">
        <w:lastRenderedPageBreak/>
        <w:t>learning dalam menggali wawasan dari volume data yang besar dan kompleks telah membuatnya menjadi alat yang sangat berharga dalam era big data saat ini</w:t>
      </w:r>
      <w:r w:rsidR="001E7AF0">
        <w:fldChar w:fldCharType="begin" w:fldLock="1"/>
      </w:r>
      <w:r w:rsidR="00BE6586">
        <w:instrText>ADDIN CSL_CITATION {"citationItems":[{"id":"ITEM-1","itemData":{"ISSN":"2598-0238","abstract":"Abstrak Deteksi wajah, umur dan jenis kelamin serta pengenalan wajah lalu penghitungan wajah dari gambar atau video adalah topik populer dalam penelitian biometrik. Teknologi pengenalan wajah telah banyak menarik perhatian karena nilai aplikasinya yang sangat besar dan potensi pasar, seperti sistem pengawasan video waktu nyata. Diakui secara luas bahwa pengenalan wajah telah memainkan peran penting dalam sistem pengawasan karena tidak memerlukan kerja sama objek. Kami merancang sistem pengenalan wajah real-time berdasarkan kamera webcam dan algoritma kumpulan gambar melalui pengembangan pemrograman menggunakan library OpenCV, Keras pada Python. Sistem ini mencakup tiga bagian: Modul deteksi, modul pelatihan dan modul pengenalan.","author":[{"dropping-particle":"","family":"Raharjo","given":"Adi Sapto","non-dropping-particle":"","parse-names":false,"suffix":""},{"dropping-particle":"","family":"Saputra","given":"Ari","non-dropping-particle":"","parse-names":false,"suffix":""},{"dropping-particle":"","family":"Irianto","given":"Suhendro Yusuf","non-dropping-particle":"","parse-names":false,"suffix":""}],"container-title":"Seminar Nasional Hasil Penelitian dan Pengabdian","id":"ITEM-1","issue":"0","issued":{"date-parts":[["2019"]]},"page":"68-77","title":"Pengembangan Pengolahan Citra Face Recognition, Face Counting dan Age Gender Detection Secara Real Time di Python","type":"article-journal","volume":"1"},"uris":["http://www.mendeley.com/documents/?uuid=e632d7b3-ba38-4060-837a-2f2cbc2b0810"]}],"mendeley":{"formattedCitation":"[10]","plainTextFormattedCitation":"[10]","previouslyFormattedCitation":"[10]"},"properties":{"noteIndex":0},"schema":"https://github.com/citation-style-language/schema/raw/master/csl-citation.json"}</w:instrText>
      </w:r>
      <w:r w:rsidR="001E7AF0">
        <w:fldChar w:fldCharType="separate"/>
      </w:r>
      <w:r w:rsidR="001E7AF0" w:rsidRPr="001E7AF0">
        <w:rPr>
          <w:noProof/>
        </w:rPr>
        <w:t>[10]</w:t>
      </w:r>
      <w:r w:rsidR="001E7AF0">
        <w:fldChar w:fldCharType="end"/>
      </w:r>
      <w:r w:rsidR="001E7AF0">
        <w:t>.</w:t>
      </w:r>
    </w:p>
    <w:p w14:paraId="105187D0" w14:textId="77777777" w:rsidR="00810D00" w:rsidRPr="00810D00" w:rsidRDefault="00810D00" w:rsidP="00810D00"/>
    <w:p w14:paraId="4FB3437D" w14:textId="30460374" w:rsidR="00B16C63" w:rsidRDefault="00B16C63" w:rsidP="00936BBE">
      <w:pPr>
        <w:pStyle w:val="Heading3"/>
        <w:spacing w:after="0"/>
      </w:pPr>
      <w:r>
        <w:t>Deep Learning</w:t>
      </w:r>
    </w:p>
    <w:p w14:paraId="502B3DD2" w14:textId="537FECE6" w:rsidR="00B16C63" w:rsidRDefault="00B16C63" w:rsidP="00936BBE">
      <w:pPr>
        <w:pStyle w:val="NormalWeb"/>
        <w:spacing w:before="0" w:beforeAutospacing="0" w:after="0" w:afterAutospacing="0" w:line="480" w:lineRule="auto"/>
        <w:ind w:firstLine="720"/>
        <w:jc w:val="both"/>
      </w:pPr>
      <w:r w:rsidRPr="00810D00">
        <w:rPr>
          <w:i/>
          <w:iCs/>
        </w:rPr>
        <w:t>Deep Learning</w:t>
      </w:r>
      <w:r>
        <w:t xml:space="preserve"> adalah sub</w:t>
      </w:r>
      <w:r w:rsidR="00810D00">
        <w:t xml:space="preserve"> </w:t>
      </w:r>
      <w:r>
        <w:t xml:space="preserve">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rsidR="00BE6586">
        <w:fldChar w:fldCharType="begin" w:fldLock="1"/>
      </w:r>
      <w:r w:rsidR="00BE6586">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Review of Hybrid Denoising Approaches in Face Recognition: Bridging Wavelet Transform and Deep Learning Hewa","type":"article-journal","volume":"12"},"uris":["http://www.mendeley.com/documents/?uuid=ca46e50f-dd56-4199-84a5-bf9e39933397"]}],"mendeley":{"formattedCitation":"[11]","plainTextFormattedCitation":"[11]","previouslyFormattedCitation":"[11]"},"properties":{"noteIndex":0},"schema":"https://github.com/citation-style-language/schema/raw/master/csl-citation.json"}</w:instrText>
      </w:r>
      <w:r w:rsidR="00BE6586">
        <w:fldChar w:fldCharType="separate"/>
      </w:r>
      <w:r w:rsidR="00BE6586" w:rsidRPr="00BE6586">
        <w:rPr>
          <w:noProof/>
        </w:rPr>
        <w:t>[11]</w:t>
      </w:r>
      <w:r w:rsidR="00BE6586">
        <w:fldChar w:fldCharType="end"/>
      </w:r>
      <w:r>
        <w:t>.</w:t>
      </w:r>
    </w:p>
    <w:p w14:paraId="25EF829F" w14:textId="77777777" w:rsidR="00B16C63" w:rsidRDefault="00B16C63" w:rsidP="00936BBE">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p>
    <w:p w14:paraId="1299AD69" w14:textId="5F6486AE" w:rsidR="004C68C0" w:rsidRDefault="00B16C63" w:rsidP="00BE6586">
      <w:pPr>
        <w:pStyle w:val="NormalWeb"/>
        <w:spacing w:after="0" w:afterAutospacing="0" w:line="480" w:lineRule="auto"/>
        <w:ind w:firstLine="720"/>
        <w:jc w:val="both"/>
      </w:pPr>
      <w:r>
        <w:lastRenderedPageBreak/>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rsidR="00BE6586">
        <w:fldChar w:fldCharType="begin" w:fldLock="1"/>
      </w:r>
      <w:r w:rsidR="00BE6586">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2]","plainTextFormattedCitation":"[12]","previouslyFormattedCitation":"[12]"},"properties":{"noteIndex":0},"schema":"https://github.com/citation-style-language/schema/raw/master/csl-citation.json"}</w:instrText>
      </w:r>
      <w:r w:rsidR="00BE6586">
        <w:fldChar w:fldCharType="separate"/>
      </w:r>
      <w:r w:rsidR="00BE6586" w:rsidRPr="00BE6586">
        <w:rPr>
          <w:noProof/>
        </w:rPr>
        <w:t>[12]</w:t>
      </w:r>
      <w:r w:rsidR="00BE6586">
        <w:fldChar w:fldCharType="end"/>
      </w:r>
      <w:r>
        <w:t>.</w:t>
      </w:r>
    </w:p>
    <w:p w14:paraId="73D6FA06" w14:textId="77777777" w:rsidR="00BE6586" w:rsidRDefault="00BE6586" w:rsidP="00BE6586">
      <w:pPr>
        <w:pStyle w:val="NormalWeb"/>
        <w:spacing w:after="0" w:afterAutospacing="0" w:line="480" w:lineRule="auto"/>
        <w:jc w:val="both"/>
      </w:pPr>
    </w:p>
    <w:p w14:paraId="1A99561B" w14:textId="75636AD0" w:rsidR="00B16C63" w:rsidRPr="004C68C0" w:rsidRDefault="004C68C0" w:rsidP="00936BBE">
      <w:pPr>
        <w:pStyle w:val="Heading3"/>
        <w:spacing w:after="0"/>
        <w:rPr>
          <w:rFonts w:cs="Times New Roman"/>
        </w:rPr>
      </w:pPr>
      <w:r w:rsidRPr="004C68C0">
        <w:rPr>
          <w:rFonts w:cs="Times New Roman"/>
        </w:rPr>
        <w:t>Convolutional Neural Networks</w:t>
      </w:r>
    </w:p>
    <w:p w14:paraId="5BE62A49" w14:textId="60F12200"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i/>
          <w:iCs/>
          <w:sz w:val="24"/>
          <w:szCs w:val="24"/>
        </w:rPr>
        <w:t>Convolutional Neural Networks</w:t>
      </w:r>
      <w:r w:rsidRPr="004C68C0">
        <w:rPr>
          <w:rFonts w:ascii="Times New Roman" w:hAnsi="Times New Roman" w:cs="Times New Roman"/>
          <w:sz w:val="24"/>
          <w:szCs w:val="24"/>
        </w:rPr>
        <w:t xml:space="preserve"> (CNN) adalah jenis jaringan saraf tiruan yang dirancang khusus untuk mengolah data yang memiliki hubungan spasial, seperti gambar. CNN merupakan bagian dari </w:t>
      </w:r>
      <w:r w:rsidRPr="004C68C0">
        <w:rPr>
          <w:rFonts w:ascii="Times New Roman" w:hAnsi="Times New Roman" w:cs="Times New Roman"/>
          <w:i/>
          <w:iCs/>
          <w:sz w:val="24"/>
          <w:szCs w:val="24"/>
        </w:rPr>
        <w:t>deep learning</w:t>
      </w:r>
      <w:r w:rsidRPr="004C68C0">
        <w:rPr>
          <w:rFonts w:ascii="Times New Roman" w:hAnsi="Times New Roman" w:cs="Times New Roman"/>
          <w:sz w:val="24"/>
          <w:szCs w:val="24"/>
        </w:rPr>
        <w:t xml:space="preserve"> dan memiliki arsitektur yang terinspirasi dari konektivitas neuron dalam otak manusia, terutama dalam proses pengenalan pola visual oleh korteks visual. Struktur CNN memungkinkan pengolahan data gambar dengan efisien melalui operasi konvolusi yang mengurangi jumlah parameter yang diperlukan, dibandingkan dengan jaringan saraf tiruan yang sepenuhnya terhubung</w:t>
      </w:r>
      <w:r w:rsidR="00BE6586">
        <w:rPr>
          <w:rFonts w:ascii="Times New Roman" w:hAnsi="Times New Roman" w:cs="Times New Roman"/>
          <w:sz w:val="24"/>
          <w:szCs w:val="24"/>
        </w:rPr>
        <w:fldChar w:fldCharType="begin" w:fldLock="1"/>
      </w:r>
      <w:r w:rsidR="00BE6586">
        <w:rPr>
          <w:rFonts w:ascii="Times New Roman" w:hAnsi="Times New Roman" w:cs="Times New Roman"/>
          <w:sz w:val="24"/>
          <w:szCs w:val="24"/>
        </w:rPr>
        <w:instrText>ADDIN CSL_CITATION {"citationItems":[{"id":"ITEM-1","itemData":{"DOI":"10.35760/tr.2018.v23i2.2459","ISSN":"1410-9093","abstract":"Jerawat sering dialami oleh kaum wanita maupun pria dari usia remaja hingga dewasa. Banyak rumah sakit dan klinik kecantikan yang dapat di datangi oleh para penderita untuk memeriksakan jerawat tersebut. Penelitian ini merupakan implementasi dari pendeteksian jerawat menggunakan image processing dan secara realtime, lalu sistem akan mengklasifikasikan jerawat yang ada pada wajah. Jerawat yang dapat dikenali oleh sistem ini yaitu jerawat, bekas, dan pus. Sistem deteksi dan klasifikasi ini dibuat dengan metode deep learning dengan menggunakan bahasa pemrograman Python, yang dibantu dengan menggunakan framework TensorFlow dengan model Faster R-CNN. Sistem ini hanya dapat berjalan di laptop dengan memiliki Python versi 3.6 di dalamnya dan telah memliki library Numpy, TkInter, Matplotlib, dan OpenCV dan juga memiliki kamera pada laptop yang digunakan agar dapat menjalankan sistem secara realtime yang didukung dengan GPU yang memadai. Perancangan alur aplikasi menggunakan flowchart diagram. Hasil uji terhadap sistem menggunakan perbandingan objek yang terdeteksi dengan yang seharusnya lalu dibagi dan dikalikan dengan seratus persen. Hasil yang didapat dari pengujian cukup baik menggunakan metode deep learning.","author":[{"dropping-particle":"","family":"Hasma","given":"Yunita Aulia","non-dropping-particle":"","parse-names":false,"suffix":""},{"dropping-particle":"","family":"Silfianti","given":"Widya","non-dropping-particle":"","parse-names":false,"suffix":""}],"container-title":"Jurnal Ilmiah Teknologi dan Rekayasa","id":"ITEM-1","issue":"2","issued":{"date-parts":[["2018"]]},"page":"89-102","title":"Implementasi Deep Learning Menggunakan Framework Tensorflow Dengan Metode Faster Regional Convolutional Neural Network Untuk Pendeteksian Jerawat","type":"article-journal","volume":"23"},"uris":["http://www.mendeley.com/documents/?uuid=bade8ab1-6c91-44d4-ad56-3f3182455c3f"]}],"mendeley":{"formattedCitation":"[13]","plainTextFormattedCitation":"[13]","previouslyFormattedCitation":"[13]"},"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3]</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27F10D56" w14:textId="21171E77" w:rsidR="004C68C0" w:rsidRPr="004C68C0" w:rsidRDefault="004C68C0" w:rsidP="00936BBE">
      <w:pPr>
        <w:spacing w:after="0" w:line="480" w:lineRule="auto"/>
        <w:jc w:val="both"/>
        <w:rPr>
          <w:rFonts w:ascii="Times New Roman" w:hAnsi="Times New Roman" w:cs="Times New Roman"/>
          <w:sz w:val="24"/>
          <w:szCs w:val="24"/>
        </w:rPr>
      </w:pPr>
      <w:r w:rsidRPr="004C68C0">
        <w:rPr>
          <w:rFonts w:ascii="Times New Roman" w:hAnsi="Times New Roman" w:cs="Times New Roman"/>
          <w:sz w:val="24"/>
          <w:szCs w:val="24"/>
        </w:rPr>
        <w:t xml:space="preserve">CNN terdiri dari beberapa lapisan yang berbeda; lapisan konvolusi, lapisan pooling (subsampling atau down-sampling), dan lapisan fully connected. Lapisan konvolusi bertugas mengidentifikasi fitur penting dari gambar, seperti garis, sudut, dan tekstur, </w:t>
      </w:r>
      <w:r w:rsidRPr="004C68C0">
        <w:rPr>
          <w:rFonts w:ascii="Times New Roman" w:hAnsi="Times New Roman" w:cs="Times New Roman"/>
          <w:sz w:val="24"/>
          <w:szCs w:val="24"/>
        </w:rPr>
        <w:lastRenderedPageBreak/>
        <w:t>dengan menerapkan filter atau kernel pada gambar input untuk menciptakan peta fitur. Setelah itu, lapisan pooling mengurangi dimensi spasial dari peta fitur tersebut untuk mengurangi kompleksitas komputasi dan meningkatkan invariansi terhadap perubahan posisi dan orientasi dalam gambar. Lapisan fully connected kemudian mengklasifikasikan gambar berdasarkan fitur yang telah diidentifikasi oleh lapisan konvolusi dan pooling dengan menghubungkannya ke jaringan saraf yang mampu mempelajari hubungan non-linie</w:t>
      </w:r>
      <w:r w:rsidR="00BE6586">
        <w:rPr>
          <w:rFonts w:ascii="Times New Roman" w:hAnsi="Times New Roman" w:cs="Times New Roman"/>
          <w:sz w:val="24"/>
          <w:szCs w:val="24"/>
        </w:rPr>
        <w:t>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4]</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65995569" w14:textId="6DC574A8"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sz w:val="24"/>
          <w:szCs w:val="24"/>
        </w:rPr>
        <w:t>Penggunaan CNN dalam pengolahan citra dan visi komputer telah memberikan terobosan dalam berbagai aplikasi, seperti pengenalan wajah, deteksi objek, dan analisis medis. Kekuatan utama dari CNN terletak pada kemampuannya untuk belajar secara otomatis fitur tingkat rendah hingga tingkat tinggi yang relevan untuk tugas tertentu tanpa perlunya intervensi atau pemrograman fitur secara manual. Ini membuat CNN menjadi pilihan populer di antara peneliti dan pengembang yang bekerja di bidang kecerdasan buatan, terutama untuk tugas-tugas yang melibatkan data visual besa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5]</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52F263CA" w14:textId="77777777" w:rsidR="004C68C0" w:rsidRPr="00B16C63" w:rsidRDefault="004C68C0" w:rsidP="00B16C63"/>
    <w:p w14:paraId="4F8BBC76" w14:textId="4E3E864E" w:rsidR="006D0939" w:rsidRDefault="006D0939" w:rsidP="00B16C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B677707" w14:textId="0AA15FE2" w:rsidR="00AE6949" w:rsidRDefault="004C68C0" w:rsidP="006D0939">
      <w:pPr>
        <w:sectPr w:rsidR="00AE6949" w:rsidSect="00C918A0">
          <w:headerReference w:type="default" r:id="rId23"/>
          <w:headerReference w:type="first" r:id="rId24"/>
          <w:footerReference w:type="first" r:id="rId25"/>
          <w:pgSz w:w="12240" w:h="15840"/>
          <w:pgMar w:top="1701" w:right="1701" w:bottom="1701" w:left="2268" w:header="709" w:footer="709" w:gutter="0"/>
          <w:cols w:space="708"/>
          <w:titlePg/>
          <w:docGrid w:linePitch="360"/>
        </w:sectPr>
      </w:pPr>
      <w:r>
        <w:rPr>
          <w:noProof/>
        </w:rPr>
        <w:lastRenderedPageBreak/>
        <w:drawing>
          <wp:inline distT="0" distB="0" distL="0" distR="0" wp14:anchorId="6BE82582" wp14:editId="4626F54F">
            <wp:extent cx="5252085" cy="3502660"/>
            <wp:effectExtent l="0" t="0" r="5715" b="2540"/>
            <wp:docPr id="56329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99186" name="Picture 56329918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52085" cy="3502660"/>
                    </a:xfrm>
                    <a:prstGeom prst="rect">
                      <a:avLst/>
                    </a:prstGeom>
                  </pic:spPr>
                </pic:pic>
              </a:graphicData>
            </a:graphic>
          </wp:inline>
        </w:drawing>
      </w:r>
    </w:p>
    <w:p w14:paraId="602FA4AB" w14:textId="77777777" w:rsidR="007C38D9" w:rsidRPr="00B7612A" w:rsidRDefault="004C68C0" w:rsidP="004C68C0">
      <w:pPr>
        <w:jc w:val="center"/>
        <w:rPr>
          <w:rFonts w:ascii="Times New Roman" w:hAnsi="Times New Roman" w:cs="Times New Roman"/>
          <w:b/>
          <w:bCs/>
          <w:sz w:val="24"/>
          <w:szCs w:val="24"/>
          <w:lang w:val="en-GB"/>
        </w:rPr>
      </w:pPr>
      <w:r w:rsidRPr="00B7612A">
        <w:rPr>
          <w:rFonts w:ascii="Times New Roman" w:hAnsi="Times New Roman" w:cs="Times New Roman"/>
          <w:b/>
          <w:bCs/>
          <w:sz w:val="24"/>
          <w:szCs w:val="24"/>
          <w:lang w:val="en-GB"/>
        </w:rPr>
        <w:t>Gambar 2.1 Arsitektur  CNN</w:t>
      </w:r>
    </w:p>
    <w:p w14:paraId="23E7CEE1" w14:textId="77777777" w:rsidR="00A1371D" w:rsidRDefault="00A1371D" w:rsidP="004C68C0">
      <w:pPr>
        <w:jc w:val="center"/>
        <w:rPr>
          <w:b/>
          <w:bCs/>
          <w:lang w:val="en-GB"/>
        </w:rPr>
      </w:pPr>
    </w:p>
    <w:p w14:paraId="46385BA9" w14:textId="52763899" w:rsidR="004C68C0" w:rsidRDefault="00A1371D" w:rsidP="00936BBE">
      <w:pPr>
        <w:pStyle w:val="Heading3"/>
        <w:spacing w:after="0"/>
        <w:rPr>
          <w:lang w:val="en-GB"/>
        </w:rPr>
      </w:pPr>
      <w:r>
        <w:rPr>
          <w:lang w:val="en-GB"/>
        </w:rPr>
        <w:t>Pycharm</w:t>
      </w:r>
    </w:p>
    <w:p w14:paraId="0B27350D"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bookmarkStart w:id="4" w:name="_Hlk179012756"/>
      <w:r w:rsidRPr="00A1371D">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A1371D">
        <w:rPr>
          <w:rFonts w:ascii="Times New Roman" w:eastAsia="Times New Roman" w:hAnsi="Times New Roman" w:cs="Times New Roman"/>
          <w:i/>
          <w:iCs/>
          <w:kern w:val="0"/>
          <w:sz w:val="24"/>
          <w:szCs w:val="24"/>
          <w14:ligatures w14:val="none"/>
        </w:rPr>
        <w:t>debugger</w:t>
      </w:r>
      <w:r w:rsidRPr="00A1371D">
        <w:rPr>
          <w:rFonts w:ascii="Times New Roman" w:eastAsia="Times New Roman" w:hAnsi="Times New Roman" w:cs="Times New Roman"/>
          <w:kern w:val="0"/>
          <w:sz w:val="24"/>
          <w:szCs w:val="24"/>
          <w14:ligatures w14:val="none"/>
        </w:rPr>
        <w:t xml:space="preserve"> yang canggih, dan dukungan untuk pengembangan web Python dengan framework seperti Django dan Flask. PyCharm juga mendukung pengembangan untuk beberapa bahasa lain seperti JavaScript, TypeScript, dan HTML, yang membuatnya menjadi pilihan yang ideal untuk pengembangan web dan aplikasi multi-bahasa.</w:t>
      </w:r>
    </w:p>
    <w:p w14:paraId="7A2AE506"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5AA104F3"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front-end. Dengan adanya dukungan untuk </w:t>
      </w:r>
      <w:r w:rsidRPr="00A1371D">
        <w:rPr>
          <w:rFonts w:ascii="Times New Roman" w:eastAsia="Times New Roman" w:hAnsi="Times New Roman" w:cs="Times New Roman"/>
          <w:i/>
          <w:iCs/>
          <w:kern w:val="0"/>
          <w:sz w:val="24"/>
          <w:szCs w:val="24"/>
          <w14:ligatures w14:val="none"/>
        </w:rPr>
        <w:t>virtual environments</w:t>
      </w:r>
      <w:r w:rsidRPr="00A1371D">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A1371D">
        <w:rPr>
          <w:rFonts w:ascii="Times New Roman" w:eastAsia="Times New Roman" w:hAnsi="Times New Roman" w:cs="Times New Roman"/>
          <w:i/>
          <w:iCs/>
          <w:kern w:val="0"/>
          <w:sz w:val="24"/>
          <w:szCs w:val="24"/>
          <w14:ligatures w14:val="none"/>
        </w:rPr>
        <w:t>Community Edition</w:t>
      </w:r>
      <w:r w:rsidRPr="00A1371D">
        <w:rPr>
          <w:rFonts w:ascii="Times New Roman" w:eastAsia="Times New Roman" w:hAnsi="Times New Roman" w:cs="Times New Roman"/>
          <w:kern w:val="0"/>
          <w:sz w:val="24"/>
          <w:szCs w:val="24"/>
          <w14:ligatures w14:val="none"/>
        </w:rPr>
        <w:t xml:space="preserve"> yang gratis dan </w:t>
      </w:r>
      <w:r w:rsidRPr="00A1371D">
        <w:rPr>
          <w:rFonts w:ascii="Times New Roman" w:eastAsia="Times New Roman" w:hAnsi="Times New Roman" w:cs="Times New Roman"/>
          <w:i/>
          <w:iCs/>
          <w:kern w:val="0"/>
          <w:sz w:val="24"/>
          <w:szCs w:val="24"/>
          <w14:ligatures w14:val="none"/>
        </w:rPr>
        <w:t>Professional Edition</w:t>
      </w:r>
      <w:r w:rsidRPr="00A1371D">
        <w:rPr>
          <w:rFonts w:ascii="Times New Roman" w:eastAsia="Times New Roman" w:hAnsi="Times New Roman" w:cs="Times New Roman"/>
          <w:kern w:val="0"/>
          <w:sz w:val="24"/>
          <w:szCs w:val="24"/>
          <w14:ligatures w14:val="none"/>
        </w:rPr>
        <w:t xml:space="preserve"> yang berbayar, yang terakhir menawarkan lebih banyak fitur khusus untuk pengembangan profesional. Ini menjadikan PyCharm salah satu IDE yang paling populer dan dihormati di kalangan pengembang Python, dari pemula hingga profesional.</w:t>
      </w:r>
    </w:p>
    <w:bookmarkEnd w:id="4"/>
    <w:p w14:paraId="0AA1564E" w14:textId="07628DC3" w:rsidR="00005D2C" w:rsidRDefault="00A1371D" w:rsidP="00005D2C">
      <w:pPr>
        <w:rPr>
          <w:b/>
          <w:bCs/>
          <w:lang w:val="en-GB"/>
        </w:rPr>
      </w:pPr>
      <w:r>
        <w:rPr>
          <w:b/>
          <w:bCs/>
          <w:noProof/>
        </w:rPr>
        <w:lastRenderedPageBreak/>
        <w:drawing>
          <wp:inline distT="0" distB="0" distL="0" distR="0" wp14:anchorId="6AE52337" wp14:editId="25038226">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53E377C5" w14:textId="1AE6F880" w:rsidR="00A1371D" w:rsidRPr="007B695F" w:rsidRDefault="00A1371D" w:rsidP="00005D2C">
      <w:pPr>
        <w:rPr>
          <w:rFonts w:ascii="Times New Roman" w:hAnsi="Times New Roman" w:cs="Times New Roman"/>
          <w:b/>
          <w:bCs/>
          <w:sz w:val="24"/>
          <w:szCs w:val="24"/>
          <w:lang w:val="en-GB"/>
        </w:rPr>
      </w:pPr>
      <w:r>
        <w:rPr>
          <w:b/>
          <w:bCs/>
          <w:lang w:val="en-GB"/>
        </w:rPr>
        <w:tab/>
      </w:r>
      <w:r>
        <w:rPr>
          <w:b/>
          <w:bCs/>
          <w:lang w:val="en-GB"/>
        </w:rPr>
        <w:tab/>
      </w:r>
      <w:r>
        <w:rPr>
          <w:b/>
          <w:bCs/>
          <w:lang w:val="en-GB"/>
        </w:rPr>
        <w:tab/>
      </w:r>
      <w:r>
        <w:rPr>
          <w:b/>
          <w:bCs/>
          <w:lang w:val="en-GB"/>
        </w:rPr>
        <w:tab/>
      </w:r>
      <w:bookmarkStart w:id="5" w:name="_Hlk179020328"/>
      <w:r w:rsidRPr="007B695F">
        <w:rPr>
          <w:rFonts w:ascii="Times New Roman" w:hAnsi="Times New Roman" w:cs="Times New Roman"/>
          <w:b/>
          <w:bCs/>
          <w:sz w:val="24"/>
          <w:szCs w:val="24"/>
          <w:lang w:val="en-GB"/>
        </w:rPr>
        <w:t>Gambar 2.2 Interface PyCharm</w:t>
      </w:r>
    </w:p>
    <w:bookmarkEnd w:id="5"/>
    <w:p w14:paraId="784F3867" w14:textId="77777777" w:rsidR="00A1371D" w:rsidRDefault="00A1371D" w:rsidP="00005D2C">
      <w:pPr>
        <w:rPr>
          <w:b/>
          <w:bCs/>
          <w:lang w:val="en-GB"/>
        </w:rPr>
      </w:pPr>
    </w:p>
    <w:p w14:paraId="1CC1F7D7" w14:textId="7EA31057" w:rsidR="00005D2C" w:rsidRPr="00005D2C" w:rsidRDefault="00005D2C" w:rsidP="00936BBE">
      <w:pPr>
        <w:pStyle w:val="Heading3"/>
        <w:spacing w:after="0"/>
        <w:rPr>
          <w:lang w:val="en-GB"/>
        </w:rPr>
      </w:pPr>
      <w:r>
        <w:rPr>
          <w:lang w:val="en-GB"/>
        </w:rPr>
        <w:t>Penelitan Terdahulu</w:t>
      </w:r>
    </w:p>
    <w:p w14:paraId="0C78EC33" w14:textId="16432DF1" w:rsidR="00005D2C" w:rsidRPr="00E11252" w:rsidRDefault="00005D2C" w:rsidP="00936BBE">
      <w:pPr>
        <w:spacing w:after="0" w:line="480" w:lineRule="auto"/>
        <w:ind w:firstLine="720"/>
        <w:jc w:val="both"/>
        <w:rPr>
          <w:rFonts w:ascii="Times New Roman" w:hAnsi="Times New Roman" w:cs="Times New Roman"/>
          <w:sz w:val="24"/>
          <w:szCs w:val="24"/>
        </w:rPr>
      </w:pPr>
      <w:bookmarkStart w:id="6" w:name="_Hlk179020371"/>
      <w:r w:rsidRPr="00E11252">
        <w:rPr>
          <w:rFonts w:ascii="Times New Roman" w:hAnsi="Times New Roman" w:cs="Times New Roman"/>
          <w:sz w:val="24"/>
          <w:szCs w:val="24"/>
        </w:rPr>
        <w:t xml:space="preserve">Hal yang sangat penting dalam </w:t>
      </w:r>
      <w:r w:rsidR="00FF1DEB" w:rsidRPr="00E11252">
        <w:rPr>
          <w:rFonts w:ascii="Times New Roman" w:hAnsi="Times New Roman" w:cs="Times New Roman"/>
          <w:sz w:val="24"/>
          <w:szCs w:val="24"/>
        </w:rPr>
        <w:t xml:space="preserve">sebuah </w:t>
      </w:r>
      <w:r w:rsidRPr="00E11252">
        <w:rPr>
          <w:rFonts w:ascii="Times New Roman" w:hAnsi="Times New Roman" w:cs="Times New Roman"/>
          <w:sz w:val="24"/>
          <w:szCs w:val="24"/>
        </w:rPr>
        <w:t xml:space="preserve">penelitian saat ini adalah dasar atau landasan teori-teori dari hasil penelitian sebelumnya atau penelitian terdahulu dan hasil dari penelitian sebelumnya tersebut dapat </w:t>
      </w:r>
      <w:r w:rsidR="00FF1DEB" w:rsidRPr="00E11252">
        <w:rPr>
          <w:rFonts w:ascii="Times New Roman" w:hAnsi="Times New Roman" w:cs="Times New Roman"/>
          <w:sz w:val="24"/>
          <w:szCs w:val="24"/>
        </w:rPr>
        <w:t xml:space="preserve">digunakan </w:t>
      </w:r>
      <w:r w:rsidRPr="00E11252">
        <w:rPr>
          <w:rFonts w:ascii="Times New Roman" w:hAnsi="Times New Roman" w:cs="Times New Roman"/>
          <w:sz w:val="24"/>
          <w:szCs w:val="24"/>
        </w:rPr>
        <w:t xml:space="preserve">sebagai data pendukung. Data yang digunakan oleh peneliti sebagai data pendukung harus memiliki kaitan dengan permasalahan yang </w:t>
      </w:r>
      <w:r w:rsidR="00FF1DEB" w:rsidRPr="00E11252">
        <w:rPr>
          <w:rFonts w:ascii="Times New Roman" w:hAnsi="Times New Roman" w:cs="Times New Roman"/>
          <w:sz w:val="24"/>
          <w:szCs w:val="24"/>
        </w:rPr>
        <w:t xml:space="preserve">akan </w:t>
      </w:r>
      <w:r w:rsidRPr="00E11252">
        <w:rPr>
          <w:rFonts w:ascii="Times New Roman" w:hAnsi="Times New Roman" w:cs="Times New Roman"/>
          <w:sz w:val="24"/>
          <w:szCs w:val="24"/>
        </w:rPr>
        <w:t>dibahas oleh peneliti saat ini. Penelitian ini didasarkan pada penelitian terdahulu dengan topik yang memiliki kesamaan dengan penelitian peneliti saat ini Adapun penelitian terdahulu untuk menjadi rujukan metodologi penelitian ini sebagai berikut</w:t>
      </w:r>
    </w:p>
    <w:bookmarkEnd w:id="6"/>
    <w:p w14:paraId="5D93EB7C" w14:textId="134D5D7C" w:rsidR="00D64602" w:rsidRPr="00E11252" w:rsidRDefault="000773A3" w:rsidP="00936BBE">
      <w:p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rPr>
        <w:tab/>
      </w:r>
      <w:r w:rsidR="00D64602" w:rsidRPr="00E11252">
        <w:rPr>
          <w:rFonts w:ascii="Times New Roman" w:hAnsi="Times New Roman" w:cs="Times New Roman"/>
          <w:sz w:val="24"/>
          <w:szCs w:val="24"/>
        </w:rPr>
        <w:t xml:space="preserve">IDENTIFIKASI DAN PREDIKSI UMUR BERDASARKAN CITRA WAJAH MENGGUNAKAN </w:t>
      </w:r>
      <w:r w:rsidR="00D64602" w:rsidRPr="00E11252">
        <w:rPr>
          <w:rFonts w:ascii="Times New Roman" w:hAnsi="Times New Roman" w:cs="Times New Roman"/>
          <w:i/>
          <w:iCs/>
          <w:sz w:val="24"/>
          <w:szCs w:val="24"/>
        </w:rPr>
        <w:t>DEEP LEARNING</w:t>
      </w:r>
      <w:r w:rsidR="00D64602" w:rsidRPr="00E11252">
        <w:rPr>
          <w:rFonts w:ascii="Times New Roman" w:hAnsi="Times New Roman" w:cs="Times New Roman"/>
          <w:sz w:val="24"/>
          <w:szCs w:val="24"/>
        </w:rPr>
        <w:t xml:space="preserve"> ALGORITMA </w:t>
      </w:r>
      <w:r w:rsidR="00D64602" w:rsidRPr="00E11252">
        <w:rPr>
          <w:rFonts w:ascii="Times New Roman" w:hAnsi="Times New Roman" w:cs="Times New Roman"/>
          <w:i/>
          <w:iCs/>
          <w:sz w:val="24"/>
          <w:szCs w:val="24"/>
        </w:rPr>
        <w:t>Convolutional Neural Network</w:t>
      </w:r>
      <w:r w:rsidR="00D64602" w:rsidRPr="00E11252">
        <w:rPr>
          <w:rFonts w:ascii="Times New Roman" w:hAnsi="Times New Roman" w:cs="Times New Roman"/>
          <w:sz w:val="24"/>
          <w:szCs w:val="24"/>
        </w:rPr>
        <w:t xml:space="preserve"> </w:t>
      </w:r>
      <w:r w:rsidR="00D64602" w:rsidRPr="00E11252">
        <w:rPr>
          <w:rFonts w:ascii="Times New Roman" w:hAnsi="Times New Roman" w:cs="Times New Roman"/>
          <w:sz w:val="24"/>
          <w:szCs w:val="24"/>
        </w:rPr>
        <w:lastRenderedPageBreak/>
        <w:t xml:space="preserve">(CNN). </w:t>
      </w:r>
      <w:r w:rsidR="00D64602" w:rsidRPr="00E11252">
        <w:rPr>
          <w:rFonts w:ascii="Times New Roman" w:hAnsi="Times New Roman" w:cs="Times New Roman"/>
          <w:sz w:val="24"/>
          <w:szCs w:val="24"/>
          <w:lang w:val="en-GB"/>
        </w:rPr>
        <w:t xml:space="preserve">Kesimpulan dari identifikasi dan prediksi umur berdasarkan citra wajah adalah bahwa </w:t>
      </w:r>
      <w:r w:rsidR="00FF1DEB" w:rsidRPr="00E11252">
        <w:rPr>
          <w:rFonts w:ascii="Times New Roman" w:hAnsi="Times New Roman" w:cs="Times New Roman"/>
          <w:sz w:val="24"/>
          <w:szCs w:val="24"/>
          <w:lang w:val="en-GB"/>
        </w:rPr>
        <w:t>teknik</w:t>
      </w:r>
      <w:r w:rsidR="00FF1DEB" w:rsidRPr="00E11252">
        <w:rPr>
          <w:rFonts w:ascii="Times New Roman" w:hAnsi="Times New Roman" w:cs="Times New Roman"/>
          <w:sz w:val="24"/>
          <w:szCs w:val="24"/>
        </w:rPr>
        <w:t xml:space="preserve"> </w:t>
      </w:r>
      <w:r w:rsidR="00FF1DEB" w:rsidRPr="00E11252">
        <w:rPr>
          <w:rFonts w:ascii="Times New Roman" w:hAnsi="Times New Roman" w:cs="Times New Roman"/>
          <w:sz w:val="24"/>
          <w:szCs w:val="24"/>
          <w:lang w:val="en-GB"/>
        </w:rPr>
        <w:t>p</w:t>
      </w:r>
      <w:r w:rsidR="00D64602" w:rsidRPr="00E11252">
        <w:rPr>
          <w:rFonts w:ascii="Times New Roman" w:hAnsi="Times New Roman" w:cs="Times New Roman"/>
          <w:sz w:val="24"/>
          <w:szCs w:val="24"/>
          <w:lang w:val="en-GB"/>
        </w:rPr>
        <w:t xml:space="preserve">engolahan CNN dan </w:t>
      </w:r>
      <w:r w:rsidR="00D64602" w:rsidRPr="00E11252">
        <w:rPr>
          <w:rFonts w:ascii="Times New Roman" w:hAnsi="Times New Roman" w:cs="Times New Roman"/>
          <w:i/>
          <w:iCs/>
          <w:sz w:val="24"/>
          <w:szCs w:val="24"/>
          <w:lang w:val="en-GB"/>
        </w:rPr>
        <w:t>deep learning</w:t>
      </w:r>
      <w:r w:rsidR="00D64602" w:rsidRPr="00E11252">
        <w:rPr>
          <w:rFonts w:ascii="Times New Roman" w:hAnsi="Times New Roman" w:cs="Times New Roman"/>
          <w:sz w:val="24"/>
          <w:szCs w:val="24"/>
          <w:lang w:val="en-GB"/>
        </w:rPr>
        <w:t xml:space="preserve"> dapat digunakan untuk mengidentifikasi dan memprediksi usia seseorang berdasarkan citra wajah yang diberikan. Dengan menggunakan algoritma dan model yang tepat, kita dapat menghasilkan prediksi yang hampir akurat tentang usia seseorang berdasarkan fitur- fitur yang terdapat dalam citra wajah tersebut</w:t>
      </w:r>
      <w:r w:rsidR="00D64602" w:rsidRPr="00E11252">
        <w:rPr>
          <w:rFonts w:ascii="Times New Roman" w:hAnsi="Times New Roman" w:cs="Times New Roman"/>
          <w:sz w:val="24"/>
          <w:szCs w:val="24"/>
          <w:lang w:val="en-GB"/>
        </w:rPr>
        <w:fldChar w:fldCharType="begin" w:fldLock="1"/>
      </w:r>
      <w:r w:rsidR="000655F5" w:rsidRPr="00E11252">
        <w:rPr>
          <w:rFonts w:ascii="Times New Roman" w:hAnsi="Times New Roman" w:cs="Times New Roman"/>
          <w:sz w:val="24"/>
          <w:szCs w:val="24"/>
          <w:lang w:val="en-GB"/>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D64602" w:rsidRPr="00E11252">
        <w:rPr>
          <w:rFonts w:ascii="Times New Roman" w:hAnsi="Times New Roman" w:cs="Times New Roman"/>
          <w:sz w:val="24"/>
          <w:szCs w:val="24"/>
          <w:lang w:val="en-GB"/>
        </w:rPr>
        <w:fldChar w:fldCharType="separate"/>
      </w:r>
      <w:r w:rsidR="00D64602" w:rsidRPr="00E11252">
        <w:rPr>
          <w:rFonts w:ascii="Times New Roman" w:hAnsi="Times New Roman" w:cs="Times New Roman"/>
          <w:noProof/>
          <w:sz w:val="24"/>
          <w:szCs w:val="24"/>
          <w:lang w:val="en-GB"/>
        </w:rPr>
        <w:t>[14]</w:t>
      </w:r>
      <w:r w:rsidR="00D64602" w:rsidRPr="00E11252">
        <w:rPr>
          <w:rFonts w:ascii="Times New Roman" w:hAnsi="Times New Roman" w:cs="Times New Roman"/>
          <w:sz w:val="24"/>
          <w:szCs w:val="24"/>
          <w:lang w:val="en-GB"/>
        </w:rPr>
        <w:fldChar w:fldCharType="end"/>
      </w:r>
      <w:r w:rsidR="00D64602" w:rsidRPr="00E11252">
        <w:rPr>
          <w:rFonts w:ascii="Times New Roman" w:hAnsi="Times New Roman" w:cs="Times New Roman"/>
          <w:sz w:val="24"/>
          <w:szCs w:val="24"/>
          <w:lang w:val="en-GB"/>
        </w:rPr>
        <w:t>.</w:t>
      </w:r>
    </w:p>
    <w:p w14:paraId="59FB13F1" w14:textId="27791649" w:rsidR="000655F5" w:rsidRPr="00E11252" w:rsidRDefault="000655F5" w:rsidP="00E11252">
      <w:pPr>
        <w:spacing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ab/>
        <w:t xml:space="preserve">Klasifikasi Gender dan Usia Berdasarkan Citra Wajah Manusia Menggunakan Convolutional Neural Network. hasil penelitian yang sudah dilakukan untuk membuat sistem klasifikasi gender dan usia dengan metod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terhadap gambar wajah manusia dapat diterapkan dan didapatkan hasil sebagai berikut.</w:t>
      </w:r>
    </w:p>
    <w:p w14:paraId="1038F193" w14:textId="05D49987" w:rsidR="000655F5" w:rsidRPr="007B695F" w:rsidRDefault="000655F5" w:rsidP="00A75389">
      <w:pPr>
        <w:pStyle w:val="ListParagraph"/>
        <w:numPr>
          <w:ilvl w:val="0"/>
          <w:numId w:val="9"/>
        </w:numPr>
        <w:spacing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 xml:space="preserve">Penggunaan metode </w:t>
      </w:r>
      <w:r w:rsidRPr="007B695F">
        <w:rPr>
          <w:rFonts w:ascii="Times New Roman" w:hAnsi="Times New Roman" w:cs="Times New Roman"/>
          <w:i/>
          <w:iCs/>
          <w:sz w:val="24"/>
          <w:szCs w:val="24"/>
          <w:lang w:val="en-GB"/>
        </w:rPr>
        <w:t>convolutional neural network</w:t>
      </w:r>
      <w:r w:rsidRPr="007B695F">
        <w:rPr>
          <w:rFonts w:ascii="Times New Roman" w:hAnsi="Times New Roman" w:cs="Times New Roman"/>
          <w:sz w:val="24"/>
          <w:szCs w:val="24"/>
          <w:lang w:val="en-GB"/>
        </w:rPr>
        <w:t xml:space="preserve"> untuk klasifikasi gender dan usia berdasarkan gambar wajah manusia dapat dilakukan hingga proses pelatihan dan pengujian. Penggunaan CNN bisa mengklasifikasi gambar wajah manusia yang sangat rumit dengan akurasi yang cukup tinggi.</w:t>
      </w:r>
    </w:p>
    <w:p w14:paraId="3D819CA8" w14:textId="222A7324" w:rsidR="000655F5" w:rsidRPr="007B695F" w:rsidRDefault="000655F5" w:rsidP="00A75389">
      <w:pPr>
        <w:pStyle w:val="ListParagraph"/>
        <w:numPr>
          <w:ilvl w:val="0"/>
          <w:numId w:val="9"/>
        </w:numPr>
        <w:spacing w:after="0"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Hasil evaluasi pengukuran kinerja untuk menguji tingkat keberhasilan model dalam mengklasifikasi gender dan usia telah dilakukan menggunakan confusion matrix dan telah didapat akurasi dari klasifikasi gender sebesar 89,18% dan akurasi klasifikasi usia sebesar 74,14%</w:t>
      </w:r>
      <w:r w:rsidRPr="007B695F">
        <w:rPr>
          <w:rFonts w:ascii="Times New Roman" w:hAnsi="Times New Roman" w:cs="Times New Roman"/>
          <w:sz w:val="24"/>
          <w:szCs w:val="24"/>
          <w:lang w:val="en-GB"/>
        </w:rPr>
        <w:fldChar w:fldCharType="begin" w:fldLock="1"/>
      </w:r>
      <w:r w:rsidR="00B76E65" w:rsidRPr="007B695F">
        <w:rPr>
          <w:rFonts w:ascii="Times New Roman" w:hAnsi="Times New Roman" w:cs="Times New Roman"/>
          <w:sz w:val="24"/>
          <w:szCs w:val="24"/>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Pr="007B695F">
        <w:rPr>
          <w:rFonts w:ascii="Times New Roman" w:hAnsi="Times New Roman" w:cs="Times New Roman"/>
          <w:sz w:val="24"/>
          <w:szCs w:val="24"/>
          <w:lang w:val="en-GB"/>
        </w:rPr>
        <w:fldChar w:fldCharType="separate"/>
      </w:r>
      <w:r w:rsidRPr="007B695F">
        <w:rPr>
          <w:rFonts w:ascii="Times New Roman" w:hAnsi="Times New Roman" w:cs="Times New Roman"/>
          <w:noProof/>
          <w:sz w:val="24"/>
          <w:szCs w:val="24"/>
          <w:lang w:val="en-GB"/>
        </w:rPr>
        <w:t>[15]</w:t>
      </w:r>
      <w:r w:rsidRPr="007B695F">
        <w:rPr>
          <w:rFonts w:ascii="Times New Roman" w:hAnsi="Times New Roman" w:cs="Times New Roman"/>
          <w:sz w:val="24"/>
          <w:szCs w:val="24"/>
          <w:lang w:val="en-GB"/>
        </w:rPr>
        <w:fldChar w:fldCharType="end"/>
      </w:r>
      <w:r w:rsidRPr="007B695F">
        <w:rPr>
          <w:rFonts w:ascii="Times New Roman" w:hAnsi="Times New Roman" w:cs="Times New Roman"/>
          <w:sz w:val="24"/>
          <w:szCs w:val="24"/>
          <w:lang w:val="en-GB"/>
        </w:rPr>
        <w:t>.</w:t>
      </w:r>
    </w:p>
    <w:p w14:paraId="7D5C4967"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25513A0F"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043887A9" w14:textId="77777777" w:rsidR="000655F5" w:rsidRPr="007B695F" w:rsidRDefault="000655F5" w:rsidP="000C452D">
      <w:pPr>
        <w:spacing w:after="0" w:line="480" w:lineRule="auto"/>
        <w:jc w:val="both"/>
        <w:rPr>
          <w:rFonts w:ascii="Times New Roman" w:hAnsi="Times New Roman" w:cs="Times New Roman"/>
          <w:sz w:val="24"/>
          <w:szCs w:val="24"/>
          <w:lang w:val="en-GB"/>
        </w:rPr>
      </w:pPr>
    </w:p>
    <w:p w14:paraId="7988E0D5" w14:textId="3E14B18D" w:rsidR="00B76E65" w:rsidRPr="007B695F" w:rsidRDefault="000655F5" w:rsidP="00936BBE">
      <w:pPr>
        <w:spacing w:after="0" w:line="480" w:lineRule="auto"/>
        <w:ind w:firstLine="360"/>
        <w:jc w:val="both"/>
        <w:rPr>
          <w:rFonts w:ascii="Times New Roman" w:hAnsi="Times New Roman" w:cs="Times New Roman"/>
          <w:sz w:val="24"/>
          <w:szCs w:val="24"/>
        </w:rPr>
      </w:pPr>
      <w:r w:rsidRPr="007B695F">
        <w:rPr>
          <w:rFonts w:ascii="Times New Roman" w:hAnsi="Times New Roman" w:cs="Times New Roman"/>
          <w:sz w:val="24"/>
          <w:szCs w:val="24"/>
        </w:rPr>
        <w:lastRenderedPageBreak/>
        <w:t xml:space="preserve">Klasifikasi Gender Pada Citra Wajah Menggunakan </w:t>
      </w:r>
      <w:r w:rsidRPr="007B695F">
        <w:rPr>
          <w:rFonts w:ascii="Times New Roman" w:hAnsi="Times New Roman" w:cs="Times New Roman"/>
          <w:i/>
          <w:iCs/>
          <w:sz w:val="24"/>
          <w:szCs w:val="24"/>
        </w:rPr>
        <w:t>Convolutional Neural Network</w:t>
      </w:r>
      <w:r w:rsidRPr="007B695F">
        <w:rPr>
          <w:rFonts w:ascii="Times New Roman" w:hAnsi="Times New Roman" w:cs="Times New Roman"/>
          <w:sz w:val="24"/>
          <w:szCs w:val="24"/>
        </w:rPr>
        <w:t xml:space="preserve"> Dan </w:t>
      </w:r>
      <w:r w:rsidRPr="007B695F">
        <w:rPr>
          <w:rFonts w:ascii="Times New Roman" w:hAnsi="Times New Roman" w:cs="Times New Roman"/>
          <w:i/>
          <w:iCs/>
          <w:sz w:val="24"/>
          <w:szCs w:val="24"/>
        </w:rPr>
        <w:t>Transfer Learning</w:t>
      </w:r>
      <w:r w:rsidRPr="007B695F">
        <w:rPr>
          <w:rFonts w:ascii="Times New Roman" w:hAnsi="Times New Roman" w:cs="Times New Roman"/>
          <w:sz w:val="24"/>
          <w:szCs w:val="24"/>
        </w:rPr>
        <w:t xml:space="preserve">  </w:t>
      </w:r>
      <w:r w:rsidR="00B76E65" w:rsidRPr="007B695F">
        <w:rPr>
          <w:rFonts w:ascii="Times New Roman" w:hAnsi="Times New Roman" w:cs="Times New Roman"/>
          <w:sz w:val="24"/>
          <w:szCs w:val="24"/>
        </w:rPr>
        <w:t>. Berdasarkan hasil analisis yang telah dilakukan, diperoleh beberapa</w:t>
      </w:r>
    </w:p>
    <w:p w14:paraId="17B3C350" w14:textId="77777777"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Kesimpulan yaitu</w:t>
      </w:r>
    </w:p>
    <w:p w14:paraId="6A650FD1" w14:textId="02C6D2B6"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sederhana akan menghasilkan akurasi yang lebih rendah dibandingkan dengan model CNN yang sudah di lakukan optimasi parameter. Hal ini terbukti karena model pertama memiliki tingkat akurasi yang lebih rendah(59.26%) dibandingkan dengan molel kedua sampai kelima). Model CNN dengan transfer learning akan menghasilkan prediksi yang cukup akurat karena model tersebut sudah terbukti sebelumnya dengan memalui banyak percobaan, hal ini terbukti karena model kedelapan memiliki tingkat akurasi sebesar 92.59%.</w:t>
      </w:r>
    </w:p>
    <w:p w14:paraId="421CBF0F" w14:textId="2258D6EA"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pada penelitian ini yang menghasilkan akurasi paling tinggi yaitu model yang menggunakan transfer learning dengan jumlah epoch 5, data latih 3400, dan data uji 600. Menghasilkan tingkat akurasi pada data uji sebesar 92.59%. Model CNN pada penelitian ini yang menghasilkan akurasi paling rendah yaitu model keenam dan ketujuh dengan jumlah epoch maksimal 25, data latih 5100, dan data testing 900. Menghasilkan tingkat akurasi pada data uji sebesar 33.33%.</w:t>
      </w:r>
    </w:p>
    <w:p w14:paraId="74E3B72E" w14:textId="1074EDE1"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Dengan menggunakan model transfer learning VGG16 didapat bahwa model dengan dataset citra wajah orang Indonesia memiliki akurasi yang lebih baik </w:t>
      </w:r>
      <w:r w:rsidRPr="007B695F">
        <w:rPr>
          <w:rFonts w:ascii="Times New Roman" w:hAnsi="Times New Roman" w:cs="Times New Roman"/>
          <w:sz w:val="24"/>
          <w:szCs w:val="24"/>
        </w:rPr>
        <w:lastRenderedPageBreak/>
        <w:t>sebesar 92.59% dibandingkan dengan model dengan menggunakan dataset citra wajah pada orang asing 74.07%</w:t>
      </w:r>
    </w:p>
    <w:p w14:paraId="281873B5" w14:textId="4513A235" w:rsidR="000655F5" w:rsidRPr="007B695F" w:rsidRDefault="00B76E65" w:rsidP="00A75389">
      <w:pPr>
        <w:pStyle w:val="ListParagraph"/>
        <w:numPr>
          <w:ilvl w:val="0"/>
          <w:numId w:val="10"/>
        </w:num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Hasil prediksi terhadap data uji yang telah dilakukan prepocessing sebelumnya memiliki dampak yang cukup signifikan. Terbukti bahwa data uji yang belum dilakukan preprocessing mendapatkan hasil prediksi yang salah di semua model. Sedangkan data uji yang telah dilakukan preprocessing seperti pada data latih memiliki 5 model yang memprediksi benar dan hanya 3 model yang memprediksi salah </w:t>
      </w:r>
      <w:r w:rsidRPr="007B695F">
        <w:rPr>
          <w:rFonts w:ascii="Times New Roman" w:hAnsi="Times New Roman" w:cs="Times New Roman"/>
          <w:sz w:val="24"/>
          <w:szCs w:val="24"/>
        </w:rPr>
        <w:fldChar w:fldCharType="begin" w:fldLock="1"/>
      </w:r>
      <w:r w:rsidRPr="007B695F">
        <w:rPr>
          <w:rFonts w:ascii="Times New Roman" w:hAnsi="Times New Roman" w:cs="Times New Roman"/>
          <w:sz w:val="24"/>
          <w:szCs w:val="24"/>
        </w:rPr>
        <w:instrText>ADDIN CSL_CITATION {"citationItems":[{"id":"ITEM-1","itemData":{"abstract":"Jenis kelamin merupakan pensifatan atau pembagian dua jenis kelamin manusia yang ditentukan secara biologis yang bersifat permanen. Salah satu cara membedakan jenis kelamin adalah dengan melihat wajah orang tersebut. Penelitian ini dikembangkan agar dapat mengklasifikasikan jenis kelamin berdasarkan citra wajah khususnya citra wajah orang Indonesia agar mendapatkan akurasi yang cukup baik. Penelitian ini juga membandingkan klasifikasi jenis kelamin antara beberapa model yang telah peneliti buat sebelumnya termasuk dengan menggunakan metode transfer learning dengan menggunakan VGG16 yang sebelumnya telah dikembangkan oleh Karen Simonyan dan Andrew Zisserman dari Universitas Oxford. Nantinya model terbaik pada penelitian ini akan diuji kembali untuk membandingkan antara hasil prediksi model dengan dataset citra wajah orang Indonesia dengan dataset citra wajah orang asing. Hal ini didasari karena peneliti berpendapat bahwa citra wajah orang Indonesia memiliki karakteristik yang cukup berbeda dengan karakteristik wajah orang asing khususnya orang Eropa. Hasil penelitian ini menunjukkan bahwa model transfer learning dengan menggunakan dataset orang Indonesia memiliki akurasi yang lebih tinggi dibandingkan model transfer learning dengan menggunakan dataset orang asing.","author":[{"dropping-particle":"","family":"Febriawan","given":"Risky","non-dropping-particle":"","parse-names":false,"suffix":""}],"container-title":"Uinjkt","id":"ITEM-1","issued":{"date-parts":[["2022"]]},"page":"59","title":"Klasifikasi Gender Pada Citra Wajah Menggunakan Convolutional Neural Network Dan Transfer Learning","type":"article-journal"},"uris":["http://www.mendeley.com/documents/?uuid=ee1aa078-65ca-43bb-bd4b-af478dff2ba2"]}],"mendeley":{"formattedCitation":"[16]","plainTextFormattedCitation":"[16]","previouslyFormattedCitation":"[16]"},"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6]</w:t>
      </w:r>
      <w:r w:rsidRPr="007B695F">
        <w:rPr>
          <w:rFonts w:ascii="Times New Roman" w:hAnsi="Times New Roman" w:cs="Times New Roman"/>
          <w:sz w:val="24"/>
          <w:szCs w:val="24"/>
        </w:rPr>
        <w:fldChar w:fldCharType="end"/>
      </w:r>
      <w:r w:rsidRPr="007B695F">
        <w:rPr>
          <w:rFonts w:ascii="Times New Roman" w:hAnsi="Times New Roman" w:cs="Times New Roman"/>
          <w:sz w:val="24"/>
          <w:szCs w:val="24"/>
        </w:rPr>
        <w:t>.</w:t>
      </w:r>
    </w:p>
    <w:p w14:paraId="1C4A394D" w14:textId="0FA0163A"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ab/>
      </w:r>
      <w:r w:rsidR="00E11252" w:rsidRPr="007B695F">
        <w:rPr>
          <w:rFonts w:ascii="Times New Roman" w:hAnsi="Times New Roman" w:cs="Times New Roman"/>
          <w:sz w:val="24"/>
          <w:szCs w:val="24"/>
        </w:rPr>
        <w:t>KLASIFIKASI RENTANG USIA DAN GENDER DENGAN DETEKSI SUARA MENGGUNAKAN METODE DEEP LEARNING ALGORITMA CNN</w:t>
      </w:r>
      <w:r w:rsidRPr="007B695F">
        <w:rPr>
          <w:rFonts w:ascii="Times New Roman" w:hAnsi="Times New Roman" w:cs="Times New Roman"/>
          <w:sz w:val="24"/>
          <w:szCs w:val="24"/>
        </w:rPr>
        <w:t xml:space="preserve"> (Convolutional Neural Network)</w:t>
      </w:r>
      <w:r w:rsidR="00E11252" w:rsidRPr="007B695F">
        <w:rPr>
          <w:rFonts w:ascii="Times New Roman" w:hAnsi="Times New Roman" w:cs="Times New Roman"/>
          <w:sz w:val="24"/>
          <w:szCs w:val="24"/>
        </w:rPr>
        <w:t xml:space="preserve">. Berdasarkan hasil pembahasan dan evaluasi model dapat ditarik kesimpulan bahwa algoritma CNN yang diterapkan mencapai tingkat akurasi sebesar 92%. Tingkat akurasi sebesar 92% menunjukkan bahwa model CNN yang dikembangkan mampu mengklasifikasikan jenis kelamin dengan tingkat keberhasilan yang tinggi. Artinya, model tersebut dapat dengan baik membedakan suara antara anak- anak, remaja dan dewasa berdasarkan fitur-fitur yang diekstraksi dari suara. Nilai Score yang sudah didapat dalam pengujian model deep learning dengan algoritma CNN (Convolutional Neural Network) mendapatkan nilai Precision untuk anak perempuan 95%, anak laki-laki 95%, remaja perempuan 98%, remaja laki-laki 95%, dewasa perempuan 83% dan dewasa laki-laki 80%. Recall untuk anak perempuan 99%, anak laki-laki 96%, remaja perempuan 95%, remaja laki-laki 99%, dewasa perempuan 81% dan dewasa laki-laki 82%. f1-score dengan nilai anak </w:t>
      </w:r>
      <w:r w:rsidR="00E11252" w:rsidRPr="007B695F">
        <w:rPr>
          <w:rFonts w:ascii="Times New Roman" w:hAnsi="Times New Roman" w:cs="Times New Roman"/>
          <w:sz w:val="24"/>
          <w:szCs w:val="24"/>
        </w:rPr>
        <w:lastRenderedPageBreak/>
        <w:t xml:space="preserve">perempuan 97%, anak laki-laki 98%, remaja perempuan 97%, remaja laki- laki 97%, dewasa perempuan 82% dan dewasa laki- laki 81%. Dan nilai accuracy secara keseluruhan yang didapatkan pada jumlah data yang sudah di training sebesar 92% </w:t>
      </w:r>
      <w:r w:rsidRPr="007B695F">
        <w:rPr>
          <w:rFonts w:ascii="Times New Roman" w:hAnsi="Times New Roman" w:cs="Times New Roman"/>
          <w:sz w:val="24"/>
          <w:szCs w:val="24"/>
        </w:rPr>
        <w:fldChar w:fldCharType="begin" w:fldLock="1"/>
      </w:r>
      <w:r w:rsidR="00A1371D" w:rsidRPr="007B695F">
        <w:rPr>
          <w:rFonts w:ascii="Times New Roman" w:hAnsi="Times New Roman" w:cs="Times New Roman"/>
          <w:sz w:val="24"/>
          <w:szCs w:val="24"/>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7]","plainTextFormattedCitation":"[17]","previouslyFormattedCitation":"[17]"},"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7]</w:t>
      </w:r>
      <w:r w:rsidRPr="007B695F">
        <w:rPr>
          <w:rFonts w:ascii="Times New Roman" w:hAnsi="Times New Roman" w:cs="Times New Roman"/>
          <w:sz w:val="24"/>
          <w:szCs w:val="24"/>
        </w:rPr>
        <w:fldChar w:fldCharType="end"/>
      </w:r>
      <w:r w:rsidR="00E11252" w:rsidRPr="007B695F">
        <w:rPr>
          <w:rFonts w:ascii="Times New Roman" w:hAnsi="Times New Roman" w:cs="Times New Roman"/>
          <w:sz w:val="24"/>
          <w:szCs w:val="24"/>
        </w:rPr>
        <w:t>.</w:t>
      </w:r>
    </w:p>
    <w:p w14:paraId="0573D1E2" w14:textId="4B9A4F3F" w:rsidR="00A1371D" w:rsidRPr="00A1371D" w:rsidRDefault="00A1371D" w:rsidP="00936BBE">
      <w:pPr>
        <w:spacing w:after="0" w:line="480" w:lineRule="auto"/>
        <w:ind w:firstLine="720"/>
        <w:jc w:val="both"/>
        <w:rPr>
          <w:rFonts w:ascii="Times New Roman" w:hAnsi="Times New Roman" w:cs="Times New Roman"/>
          <w:sz w:val="24"/>
          <w:szCs w:val="24"/>
        </w:rPr>
      </w:pPr>
      <w:r w:rsidRPr="007B695F">
        <w:rPr>
          <w:rFonts w:ascii="Times New Roman" w:hAnsi="Times New Roman" w:cs="Times New Roman"/>
          <w:sz w:val="24"/>
          <w:szCs w:val="24"/>
        </w:rPr>
        <w:t xml:space="preserve">Aplikasi Analisis Wajah, Klasifikasi Gender dan Prediksi Usia Menggunakan Deep Learning pada Dataset Citra Wajah Manusia . Penelitian ini telah berhasil mengembangkan sebuah sistem deteksi usia dan jenis kelamin berbasis ke cerdasan buatan dengan menggunakan teknologi deep learning. Melalui penerapan model </w:t>
      </w:r>
      <w:r w:rsidRPr="00A86E06">
        <w:rPr>
          <w:rFonts w:ascii="Times New Roman" w:hAnsi="Times New Roman" w:cs="Times New Roman"/>
          <w:i/>
          <w:sz w:val="24"/>
          <w:szCs w:val="24"/>
        </w:rPr>
        <w:t>Convolutional Neural Network</w:t>
      </w:r>
      <w:r w:rsidRPr="007B695F">
        <w:rPr>
          <w:rFonts w:ascii="Times New Roman" w:hAnsi="Times New Roman" w:cs="Times New Roman"/>
          <w:sz w:val="24"/>
          <w:szCs w:val="24"/>
        </w:rPr>
        <w:t xml:space="preserve"> (CNN), sistem ini mampu memberikan estimasi usia dan jenis kelamin dengan akurasi yang cukup tinggi, yakni 90% untuk jenis kelamin dan 85% untuk usia. Hasil ini menunjukkan bahwa model </w:t>
      </w:r>
      <w:r w:rsidRPr="00A86E06">
        <w:rPr>
          <w:rFonts w:ascii="Times New Roman" w:hAnsi="Times New Roman" w:cs="Times New Roman"/>
          <w:i/>
          <w:sz w:val="24"/>
          <w:szCs w:val="24"/>
        </w:rPr>
        <w:t>deep learning</w:t>
      </w:r>
      <w:r w:rsidRPr="007B695F">
        <w:rPr>
          <w:rFonts w:ascii="Times New Roman" w:hAnsi="Times New Roman" w:cs="Times New Roman"/>
          <w:sz w:val="24"/>
          <w:szCs w:val="24"/>
        </w:rPr>
        <w:t xml:space="preserve">, khususnya </w:t>
      </w:r>
      <w:r w:rsidRPr="00A86E06">
        <w:rPr>
          <w:rFonts w:ascii="Times New Roman" w:hAnsi="Times New Roman" w:cs="Times New Roman"/>
          <w:i/>
          <w:sz w:val="24"/>
          <w:szCs w:val="24"/>
        </w:rPr>
        <w:t>Convolutional Neural Network</w:t>
      </w:r>
      <w:r w:rsidRPr="007B695F">
        <w:rPr>
          <w:rFonts w:ascii="Times New Roman" w:hAnsi="Times New Roman" w:cs="Times New Roman"/>
          <w:sz w:val="24"/>
          <w:szCs w:val="24"/>
        </w:rPr>
        <w:t xml:space="preserve"> (CNN), sangat efektif untuk tugas pengolahan citra dan pengenalan pola seperti deteksi usia dan je</w:t>
      </w:r>
      <w:r w:rsidRPr="00A1371D">
        <w:rPr>
          <w:rFonts w:ascii="Times New Roman" w:hAnsi="Times New Roman" w:cs="Times New Roman"/>
          <w:sz w:val="24"/>
          <w:szCs w:val="24"/>
        </w:rPr>
        <w:t>nis kelamin. Meskipun sistem telah menunjukkan performa yang baik, terdapat beberapa kasus dimana sistem mengalami kesulitan dalam memberikan prediksi yang akurat, terutama pada kelompok usia dengan ciri-ciri yang lebih sulit dikenali. Secara keseluruhan, teknologi ini memiliki potensi aplikasi yang luas, termasuk dalam sektor pemasaran dan keamanan, dimana informasi demografis memiliki nilai tambah. Selain itu, pentingnya kerja sama antar disiplin</w:t>
      </w:r>
    </w:p>
    <w:p w14:paraId="5A5D74E0" w14:textId="77777777" w:rsidR="00545A16" w:rsidRDefault="00A1371D" w:rsidP="00A2256F">
      <w:pPr>
        <w:spacing w:line="480" w:lineRule="auto"/>
        <w:ind w:firstLine="720"/>
        <w:jc w:val="both"/>
        <w:rPr>
          <w:rFonts w:ascii="Times New Roman" w:hAnsi="Times New Roman" w:cs="Times New Roman"/>
          <w:sz w:val="24"/>
          <w:szCs w:val="24"/>
        </w:rPr>
        <w:sectPr w:rsidR="00545A16" w:rsidSect="00B6445A">
          <w:headerReference w:type="default" r:id="rId28"/>
          <w:footerReference w:type="default" r:id="rId29"/>
          <w:type w:val="continuous"/>
          <w:pgSz w:w="12240" w:h="15840"/>
          <w:pgMar w:top="1701" w:right="1701" w:bottom="1701" w:left="2268" w:header="709" w:footer="709" w:gutter="0"/>
          <w:cols w:space="708"/>
          <w:docGrid w:linePitch="360"/>
        </w:sectPr>
      </w:pPr>
      <w:r w:rsidRPr="00A1371D">
        <w:rPr>
          <w:rFonts w:ascii="Times New Roman" w:hAnsi="Times New Roman" w:cs="Times New Roman"/>
          <w:sz w:val="24"/>
          <w:szCs w:val="24"/>
        </w:rPr>
        <w:t xml:space="preserve">dalam pengembangan teknologi AI seperti sistem deteksi usia dan jenis kelamin tidak dapat diremehkan. Kolaborasi antara ahli teknologi, desainer UI/UX, psikolog, dan spesialis dari berbagai bidang lainnya diperlukan untuk memastikan bahwa solusi </w:t>
      </w:r>
      <w:r w:rsidRPr="00A1371D">
        <w:rPr>
          <w:rFonts w:ascii="Times New Roman" w:hAnsi="Times New Roman" w:cs="Times New Roman"/>
          <w:sz w:val="24"/>
          <w:szCs w:val="24"/>
        </w:rPr>
        <w:lastRenderedPageBreak/>
        <w:t>yang dikembangkan tidak hanya efektif dari segi teknis tetapi juga etis dan nyaman bagi pengguna. Integrasi perspektif beragam ini akan membantu memastikan bahwa teknologi yang dihasilkan tidak hanya memenuhi kebutuhan bisnis tetapi juga mendorong penerimaan yang lebih luas di masyarakat, dengan mempertimbangkan aspek keadilan, keamanan, dan privasi peng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A1371D">
        <w:rPr>
          <w:rFonts w:ascii="Times New Roman" w:hAnsi="Times New Roman" w:cs="Times New Roman"/>
          <w:noProof/>
          <w:sz w:val="24"/>
          <w:szCs w:val="24"/>
        </w:rPr>
        <w:t>[2]</w:t>
      </w:r>
      <w:r>
        <w:rPr>
          <w:rFonts w:ascii="Times New Roman" w:hAnsi="Times New Roman" w:cs="Times New Roman"/>
          <w:sz w:val="24"/>
          <w:szCs w:val="24"/>
        </w:rPr>
        <w:fldChar w:fldCharType="end"/>
      </w:r>
    </w:p>
    <w:p w14:paraId="06AC543A" w14:textId="77777777" w:rsidR="00A2256F" w:rsidRDefault="00A2256F" w:rsidP="00545A16">
      <w:pPr>
        <w:pStyle w:val="Heading1"/>
        <w:spacing w:before="0" w:line="480" w:lineRule="auto"/>
      </w:pPr>
      <w:r>
        <w:lastRenderedPageBreak/>
        <w:t>BAB  III</w:t>
      </w:r>
    </w:p>
    <w:p w14:paraId="444FFAAB" w14:textId="354430D1" w:rsidR="00A2256F" w:rsidRDefault="00A2256F" w:rsidP="006343F1">
      <w:pPr>
        <w:pStyle w:val="Heading1"/>
        <w:spacing w:before="0" w:line="480" w:lineRule="auto"/>
      </w:pPr>
      <w:r>
        <w:t>METODE PENELITIAN</w:t>
      </w:r>
    </w:p>
    <w:p w14:paraId="11FC197D" w14:textId="77777777" w:rsidR="00A2256F" w:rsidRDefault="00A2256F" w:rsidP="006343F1">
      <w:pPr>
        <w:spacing w:line="480" w:lineRule="auto"/>
      </w:pPr>
    </w:p>
    <w:p w14:paraId="39F45D28" w14:textId="77777777" w:rsidR="00E41738" w:rsidRPr="00D86AB8" w:rsidRDefault="00E41738" w:rsidP="006343F1">
      <w:pPr>
        <w:spacing w:line="480" w:lineRule="auto"/>
        <w:rPr>
          <w:rFonts w:ascii="Times New Roman" w:hAnsi="Times New Roman" w:cs="Times New Roman"/>
          <w:sz w:val="24"/>
          <w:szCs w:val="24"/>
        </w:rPr>
      </w:pPr>
    </w:p>
    <w:p w14:paraId="0F6A9B0B" w14:textId="77777777" w:rsidR="00A2256F" w:rsidRDefault="00A2256F" w:rsidP="00E41738">
      <w:pPr>
        <w:pStyle w:val="Heading4"/>
        <w:tabs>
          <w:tab w:val="bar" w:pos="720"/>
        </w:tabs>
        <w:spacing w:line="480" w:lineRule="auto"/>
        <w:ind w:hanging="720"/>
        <w:jc w:val="both"/>
      </w:pPr>
      <w:r>
        <w:t>Analisis Metode</w:t>
      </w:r>
    </w:p>
    <w:p w14:paraId="07CAA52E" w14:textId="77777777"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Metode yang diusulkan dalam penelitian ini adalah penggunaan model </w:t>
      </w:r>
      <w:r w:rsidRPr="007A0B66">
        <w:rPr>
          <w:rFonts w:ascii="Times New Roman" w:hAnsi="Times New Roman" w:cs="Times New Roman"/>
          <w:i/>
          <w:sz w:val="24"/>
        </w:rPr>
        <w:t>Convolutional Neural Network</w:t>
      </w:r>
      <w:r w:rsidRPr="00D86AB8">
        <w:rPr>
          <w:rFonts w:ascii="Times New Roman" w:hAnsi="Times New Roman" w:cs="Times New Roman"/>
          <w:sz w:val="24"/>
        </w:rPr>
        <w:t xml:space="preserve"> (CNN), yang merupakan salah satu arsitektur deep learning yang efektif untuk pengolahan citra. CNN dipilih karena kemampuannya dalam mengekstrak fitur dari gambar secara otomatis, yang sangat penting dalam memahami karakteristik wajah berdasarkan usia. Penelitian ini akan menggunakan teknik augmentasi data untuk meningkatkan variasi dataset, yang diharapkan dapat meningkatkan kemampuan model dalam memberikan prediksi yang lebih akurat.</w:t>
      </w:r>
    </w:p>
    <w:p w14:paraId="111449A3" w14:textId="145AA087" w:rsidR="00451FE7" w:rsidRDefault="00A2256F" w:rsidP="00936BBE">
      <w:pPr>
        <w:spacing w:line="480" w:lineRule="auto"/>
        <w:ind w:firstLine="720"/>
        <w:jc w:val="both"/>
        <w:rPr>
          <w:rFonts w:ascii="Times New Roman" w:hAnsi="Times New Roman" w:cs="Times New Roman"/>
          <w:sz w:val="24"/>
        </w:rPr>
        <w:sectPr w:rsidR="00451FE7" w:rsidSect="00545A16">
          <w:headerReference w:type="default" r:id="rId30"/>
          <w:footerReference w:type="default" r:id="rId31"/>
          <w:pgSz w:w="12240" w:h="15840"/>
          <w:pgMar w:top="1701" w:right="1701" w:bottom="1701" w:left="2268" w:header="709" w:footer="709" w:gutter="0"/>
          <w:cols w:space="708"/>
          <w:docGrid w:linePitch="360"/>
        </w:sectPr>
      </w:pPr>
      <w:r w:rsidRPr="00D86AB8">
        <w:rPr>
          <w:rFonts w:ascii="Times New Roman" w:hAnsi="Times New Roman" w:cs="Times New Roman"/>
          <w:sz w:val="24"/>
        </w:rPr>
        <w:t xml:space="preserve">Proses pelatihan akan dilakukan dengan menggunakan </w:t>
      </w:r>
      <w:r w:rsidRPr="00D86AB8">
        <w:rPr>
          <w:rFonts w:ascii="Times New Roman" w:hAnsi="Times New Roman" w:cs="Times New Roman"/>
          <w:i/>
          <w:sz w:val="24"/>
        </w:rPr>
        <w:t>framework</w:t>
      </w:r>
      <w:r w:rsidRPr="00D86AB8">
        <w:rPr>
          <w:rFonts w:ascii="Times New Roman" w:hAnsi="Times New Roman" w:cs="Times New Roman"/>
          <w:sz w:val="24"/>
        </w:rPr>
        <w:t xml:space="preserve"> TensorFlow pada aplikasi PyCharm. Data akan dibagi menjadi data latih, data validasi, dan data uji </w:t>
      </w:r>
      <w:r w:rsidR="001D3735">
        <w:rPr>
          <w:rFonts w:ascii="Times New Roman" w:hAnsi="Times New Roman" w:cs="Times New Roman"/>
          <w:sz w:val="24"/>
        </w:rPr>
        <w:t xml:space="preserve">yang berasal dari </w:t>
      </w:r>
      <w:r w:rsidR="001D3735" w:rsidRPr="00776BE0">
        <w:rPr>
          <w:rFonts w:ascii="Times New Roman" w:hAnsi="Times New Roman" w:cs="Times New Roman"/>
          <w:i/>
          <w:sz w:val="24"/>
        </w:rPr>
        <w:t>dataset</w:t>
      </w:r>
      <w:r w:rsidR="001D3735">
        <w:rPr>
          <w:rFonts w:ascii="Times New Roman" w:hAnsi="Times New Roman" w:cs="Times New Roman"/>
          <w:sz w:val="24"/>
        </w:rPr>
        <w:t xml:space="preserve"> kaggle </w:t>
      </w:r>
      <w:r w:rsidRPr="00D86AB8">
        <w:rPr>
          <w:rFonts w:ascii="Times New Roman" w:hAnsi="Times New Roman" w:cs="Times New Roman"/>
          <w:sz w:val="24"/>
        </w:rPr>
        <w:t xml:space="preserve">untuk memastikan model dapat diuji secara objektif. Teknik cross-validation juga akan digunakan untuk menghindari </w:t>
      </w:r>
      <w:r w:rsidRPr="007628F8">
        <w:rPr>
          <w:rFonts w:ascii="Times New Roman" w:hAnsi="Times New Roman" w:cs="Times New Roman"/>
          <w:i/>
          <w:sz w:val="24"/>
        </w:rPr>
        <w:t>overfitting</w:t>
      </w:r>
      <w:r w:rsidRPr="00D86AB8">
        <w:rPr>
          <w:rFonts w:ascii="Times New Roman" w:hAnsi="Times New Roman" w:cs="Times New Roman"/>
          <w:sz w:val="24"/>
        </w:rPr>
        <w:t xml:space="preserve"> dan memastikan model dapat menggeneralisasi dengan baik pada data yang tidak dikenal</w:t>
      </w:r>
    </w:p>
    <w:p w14:paraId="042F8153" w14:textId="08660049" w:rsidR="00A2256F" w:rsidRPr="00D86AB8" w:rsidRDefault="00A2256F" w:rsidP="00451FE7">
      <w:pPr>
        <w:spacing w:line="480" w:lineRule="auto"/>
        <w:jc w:val="both"/>
        <w:rPr>
          <w:rFonts w:ascii="Times New Roman" w:hAnsi="Times New Roman" w:cs="Times New Roman"/>
          <w:sz w:val="24"/>
        </w:rPr>
      </w:pPr>
    </w:p>
    <w:p w14:paraId="2D80F5B1" w14:textId="136286FF" w:rsidR="00A2256F" w:rsidRDefault="00A2256F" w:rsidP="00E41738">
      <w:pPr>
        <w:pStyle w:val="Heading4"/>
        <w:spacing w:line="480" w:lineRule="auto"/>
        <w:ind w:hanging="720"/>
        <w:jc w:val="both"/>
      </w:pPr>
      <w:r>
        <w:t>Analisis Sistem Usulan</w:t>
      </w:r>
    </w:p>
    <w:p w14:paraId="475E450B" w14:textId="646EC7DE"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Sistem yang diusulkan adalah aplikasi deteksi usia berbasis citra yang </w:t>
      </w:r>
      <w:r w:rsidR="00497CAF">
        <w:rPr>
          <w:rFonts w:ascii="Times New Roman" w:hAnsi="Times New Roman" w:cs="Times New Roman"/>
          <w:sz w:val="24"/>
        </w:rPr>
        <w:t>diharapkan dapat</w:t>
      </w:r>
      <w:r w:rsidRPr="00D86AB8">
        <w:rPr>
          <w:rFonts w:ascii="Times New Roman" w:hAnsi="Times New Roman" w:cs="Times New Roman"/>
          <w:sz w:val="24"/>
        </w:rPr>
        <w:t xml:space="preserve"> memberikan prediksi usia dengan akurasi </w:t>
      </w:r>
      <w:r w:rsidR="00497CAF">
        <w:rPr>
          <w:rFonts w:ascii="Times New Roman" w:hAnsi="Times New Roman" w:cs="Times New Roman"/>
          <w:sz w:val="24"/>
        </w:rPr>
        <w:t>baik dan akurat</w:t>
      </w:r>
      <w:r w:rsidRPr="00D86AB8">
        <w:rPr>
          <w:rFonts w:ascii="Times New Roman" w:hAnsi="Times New Roman" w:cs="Times New Roman"/>
          <w:sz w:val="24"/>
        </w:rPr>
        <w:t xml:space="preserve">. Sistem ini </w:t>
      </w:r>
      <w:r w:rsidRPr="00D86AB8">
        <w:rPr>
          <w:rFonts w:ascii="Times New Roman" w:hAnsi="Times New Roman" w:cs="Times New Roman"/>
          <w:sz w:val="24"/>
        </w:rPr>
        <w:lastRenderedPageBreak/>
        <w:t xml:space="preserve">akan dibangun menggunakan model CNN yang telah dilatih dengan dataset citra wajah yang beragam. </w:t>
      </w:r>
    </w:p>
    <w:p w14:paraId="068B8440" w14:textId="420F24AD" w:rsidR="00A2256F" w:rsidRPr="006343F1" w:rsidRDefault="00A2256F" w:rsidP="00A75389">
      <w:pPr>
        <w:pStyle w:val="ListParagraph"/>
        <w:numPr>
          <w:ilvl w:val="0"/>
          <w:numId w:val="21"/>
        </w:numPr>
        <w:spacing w:line="480" w:lineRule="auto"/>
        <w:jc w:val="both"/>
        <w:rPr>
          <w:rFonts w:ascii="Times New Roman" w:hAnsi="Times New Roman" w:cs="Times New Roman"/>
          <w:sz w:val="24"/>
        </w:rPr>
      </w:pPr>
      <w:r w:rsidRPr="009E5BEE">
        <w:rPr>
          <w:rFonts w:ascii="Times New Roman" w:hAnsi="Times New Roman" w:cs="Times New Roman"/>
          <w:i/>
          <w:sz w:val="24"/>
        </w:rPr>
        <w:t>Preprocessing Data</w:t>
      </w:r>
      <w:r w:rsidRPr="006343F1">
        <w:rPr>
          <w:rFonts w:ascii="Times New Roman" w:hAnsi="Times New Roman" w:cs="Times New Roman"/>
          <w:sz w:val="24"/>
        </w:rPr>
        <w:t xml:space="preserve"> Otomatis: Melakukan normalisasi dan augmentasi data secara otomatis selama proses pelatihan.</w:t>
      </w:r>
    </w:p>
    <w:p w14:paraId="315D4924" w14:textId="1D89BA2F" w:rsidR="00A2256F" w:rsidRPr="006343F1" w:rsidRDefault="00A2256F" w:rsidP="00A75389">
      <w:pPr>
        <w:pStyle w:val="ListParagraph"/>
        <w:numPr>
          <w:ilvl w:val="0"/>
          <w:numId w:val="21"/>
        </w:numPr>
        <w:spacing w:after="0" w:line="480" w:lineRule="auto"/>
        <w:jc w:val="both"/>
        <w:rPr>
          <w:rFonts w:ascii="Times New Roman" w:hAnsi="Times New Roman" w:cs="Times New Roman"/>
          <w:sz w:val="24"/>
        </w:rPr>
      </w:pPr>
      <w:r w:rsidRPr="006343F1">
        <w:rPr>
          <w:rFonts w:ascii="Times New Roman" w:hAnsi="Times New Roman" w:cs="Times New Roman"/>
          <w:sz w:val="24"/>
        </w:rPr>
        <w:t>Antarmuka Pengguna (</w:t>
      </w:r>
      <w:r w:rsidRPr="006343F1">
        <w:rPr>
          <w:rFonts w:ascii="Times New Roman" w:hAnsi="Times New Roman" w:cs="Times New Roman"/>
          <w:i/>
          <w:sz w:val="24"/>
        </w:rPr>
        <w:t>User Interface</w:t>
      </w:r>
      <w:r w:rsidRPr="006343F1">
        <w:rPr>
          <w:rFonts w:ascii="Times New Roman" w:hAnsi="Times New Roman" w:cs="Times New Roman"/>
          <w:sz w:val="24"/>
        </w:rPr>
        <w:t>): Menyediakan tampilan yang sederhana untuk memasukkan gambar wajah dan mendapatkan prediksi usia.</w:t>
      </w:r>
    </w:p>
    <w:p w14:paraId="5144FB80" w14:textId="28A8BDE5" w:rsidR="00A2256F" w:rsidRPr="00D86AB8" w:rsidRDefault="00A2256F" w:rsidP="00936BBE">
      <w:pPr>
        <w:spacing w:after="0" w:line="480" w:lineRule="auto"/>
        <w:jc w:val="both"/>
        <w:rPr>
          <w:rFonts w:ascii="Times New Roman" w:hAnsi="Times New Roman" w:cs="Times New Roman"/>
          <w:sz w:val="24"/>
        </w:rPr>
      </w:pPr>
      <w:r w:rsidRPr="00D86AB8">
        <w:rPr>
          <w:rFonts w:ascii="Times New Roman" w:hAnsi="Times New Roman" w:cs="Times New Roman"/>
          <w:sz w:val="24"/>
        </w:rPr>
        <w:t>Untuk melengkapi bagian pemodelan sistem yang menggunakan UML (Unified Modeling Language).</w:t>
      </w:r>
    </w:p>
    <w:p w14:paraId="3E5B9DB7" w14:textId="58DCFCB1" w:rsidR="00A2256F" w:rsidRPr="006343F1" w:rsidRDefault="00A2256F" w:rsidP="00A75389">
      <w:pPr>
        <w:pStyle w:val="ListParagraph"/>
        <w:numPr>
          <w:ilvl w:val="0"/>
          <w:numId w:val="23"/>
        </w:numPr>
        <w:spacing w:after="0" w:line="480" w:lineRule="auto"/>
        <w:jc w:val="both"/>
        <w:rPr>
          <w:rFonts w:ascii="Times New Roman" w:hAnsi="Times New Roman" w:cs="Times New Roman"/>
          <w:sz w:val="24"/>
        </w:rPr>
      </w:pPr>
      <w:r w:rsidRPr="006343F1">
        <w:rPr>
          <w:rFonts w:ascii="Times New Roman" w:hAnsi="Times New Roman" w:cs="Times New Roman"/>
          <w:sz w:val="24"/>
        </w:rPr>
        <w:t>Flowchart Metode</w:t>
      </w:r>
    </w:p>
    <w:p w14:paraId="5BBE516B" w14:textId="283B42C1"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Flowchart metode adalah representasi visual dari langkah-langkah yang diambil dalam proses sistem deteksi usia berbasis citra. Diagram ini menunjukkan alur </w:t>
      </w:r>
      <w:r w:rsidRPr="00D86AB8">
        <w:rPr>
          <w:rFonts w:ascii="Times New Roman" w:hAnsi="Times New Roman" w:cs="Times New Roman"/>
          <w:sz w:val="24"/>
        </w:rPr>
        <w:lastRenderedPageBreak/>
        <w:t xml:space="preserve">dari satu langkah ke langkah berikutnya secara logis, mulai dari pengguna mengunggah </w:t>
      </w:r>
      <w:r w:rsidR="00CF753D" w:rsidRPr="00D86AB8">
        <w:rPr>
          <w:rFonts w:ascii="Times New Roman" w:hAnsi="Times New Roman" w:cs="Times New Roman"/>
          <w:noProof/>
          <w:sz w:val="24"/>
        </w:rPr>
        <w:drawing>
          <wp:anchor distT="0" distB="0" distL="114300" distR="114300" simplePos="0" relativeHeight="251661312" behindDoc="0" locked="0" layoutInCell="1" allowOverlap="1" wp14:anchorId="3396B3C0" wp14:editId="0769D735">
            <wp:simplePos x="0" y="0"/>
            <wp:positionH relativeFrom="margin">
              <wp:align>center</wp:align>
            </wp:positionH>
            <wp:positionV relativeFrom="paragraph">
              <wp:posOffset>809625</wp:posOffset>
            </wp:positionV>
            <wp:extent cx="4914900" cy="36728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914900" cy="3672840"/>
                    </a:xfrm>
                    <a:prstGeom prst="rect">
                      <a:avLst/>
                    </a:prstGeom>
                    <a:noFill/>
                  </pic:spPr>
                </pic:pic>
              </a:graphicData>
            </a:graphic>
            <wp14:sizeRelH relativeFrom="page">
              <wp14:pctWidth>0</wp14:pctWidth>
            </wp14:sizeRelH>
            <wp14:sizeRelV relativeFrom="page">
              <wp14:pctHeight>0</wp14:pctHeight>
            </wp14:sizeRelV>
          </wp:anchor>
        </w:drawing>
      </w:r>
      <w:r w:rsidRPr="00D86AB8">
        <w:rPr>
          <w:rFonts w:ascii="Times New Roman" w:hAnsi="Times New Roman" w:cs="Times New Roman"/>
          <w:sz w:val="24"/>
        </w:rPr>
        <w:t>gambar hingga sistem menampilkan hasil prediksi usia.</w:t>
      </w:r>
    </w:p>
    <w:p w14:paraId="2F464AD7" w14:textId="65BB7C21" w:rsidR="00A2256F" w:rsidRDefault="00A2256F" w:rsidP="00CF753D">
      <w:pPr>
        <w:ind w:firstLine="720"/>
        <w:jc w:val="center"/>
        <w:rPr>
          <w:rFonts w:ascii="Times New Roman" w:hAnsi="Times New Roman" w:cs="Times New Roman"/>
          <w:b/>
          <w:sz w:val="24"/>
        </w:rPr>
      </w:pPr>
      <w:r w:rsidRPr="00D86AB8">
        <w:rPr>
          <w:rFonts w:ascii="Times New Roman" w:hAnsi="Times New Roman" w:cs="Times New Roman"/>
          <w:b/>
          <w:sz w:val="24"/>
        </w:rPr>
        <w:t>Gambar 3.1 Flowchart Metode</w:t>
      </w:r>
    </w:p>
    <w:p w14:paraId="44E02FCA" w14:textId="06A68927" w:rsidR="00D86AB8" w:rsidRPr="00D86AB8" w:rsidRDefault="00D86AB8" w:rsidP="001A4F84">
      <w:pPr>
        <w:ind w:firstLine="720"/>
        <w:jc w:val="center"/>
        <w:rPr>
          <w:rFonts w:ascii="Times New Roman" w:hAnsi="Times New Roman" w:cs="Times New Roman"/>
          <w:b/>
          <w:sz w:val="24"/>
        </w:rPr>
      </w:pPr>
    </w:p>
    <w:p w14:paraId="36B1F332" w14:textId="4C48630B" w:rsidR="00A2256F" w:rsidRPr="000F5EE4" w:rsidRDefault="00A2256F" w:rsidP="00A75389">
      <w:pPr>
        <w:pStyle w:val="ListParagraph"/>
        <w:numPr>
          <w:ilvl w:val="0"/>
          <w:numId w:val="22"/>
        </w:numPr>
        <w:spacing w:after="0" w:line="480" w:lineRule="auto"/>
        <w:jc w:val="both"/>
        <w:rPr>
          <w:rFonts w:ascii="Times New Roman" w:hAnsi="Times New Roman" w:cs="Times New Roman"/>
          <w:i/>
          <w:sz w:val="24"/>
          <w:szCs w:val="24"/>
        </w:rPr>
      </w:pPr>
      <w:r w:rsidRPr="000F5EE4">
        <w:rPr>
          <w:rFonts w:ascii="Times New Roman" w:hAnsi="Times New Roman" w:cs="Times New Roman"/>
          <w:i/>
          <w:sz w:val="24"/>
          <w:szCs w:val="24"/>
        </w:rPr>
        <w:t>Activity Diagram</w:t>
      </w:r>
    </w:p>
    <w:p w14:paraId="63CB9DE1" w14:textId="4E9F70B7" w:rsidR="00A2256F" w:rsidRPr="00D86AB8" w:rsidRDefault="006343F1" w:rsidP="006343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2256F" w:rsidRPr="000F5EE4">
        <w:rPr>
          <w:rFonts w:ascii="Times New Roman" w:hAnsi="Times New Roman" w:cs="Times New Roman"/>
          <w:i/>
          <w:sz w:val="24"/>
          <w:szCs w:val="24"/>
        </w:rPr>
        <w:t>Activity Diagram</w:t>
      </w:r>
      <w:r w:rsidR="00A2256F" w:rsidRPr="00D86AB8">
        <w:rPr>
          <w:rFonts w:ascii="Times New Roman" w:hAnsi="Times New Roman" w:cs="Times New Roman"/>
          <w:sz w:val="24"/>
          <w:szCs w:val="24"/>
        </w:rPr>
        <w:t xml:space="preserve"> digunakan untuk menunjukkan alur kerja dalam sistem secara lebih detail. Diagram ini memperlihatkan proses yang terjadi ketika pengguna berinteraksi dengan sistem hingga hasil prediksi usia ditampilkan.</w:t>
      </w:r>
    </w:p>
    <w:p w14:paraId="15749CFA" w14:textId="77777777" w:rsidR="00A2256F" w:rsidRPr="00D86AB8" w:rsidRDefault="00A2256F" w:rsidP="00D86AB8">
      <w:pPr>
        <w:spacing w:line="480" w:lineRule="auto"/>
        <w:ind w:firstLine="720"/>
        <w:jc w:val="both"/>
        <w:rPr>
          <w:rFonts w:ascii="Times New Roman" w:hAnsi="Times New Roman" w:cs="Times New Roman"/>
          <w:sz w:val="24"/>
          <w:szCs w:val="24"/>
        </w:rPr>
      </w:pPr>
      <w:r w:rsidRPr="00D86AB8">
        <w:rPr>
          <w:rFonts w:ascii="Times New Roman" w:hAnsi="Times New Roman" w:cs="Times New Roman"/>
          <w:noProof/>
          <w:sz w:val="24"/>
          <w:szCs w:val="24"/>
        </w:rPr>
        <w:lastRenderedPageBreak/>
        <w:drawing>
          <wp:inline distT="0" distB="0" distL="0" distR="0" wp14:anchorId="76C606FE" wp14:editId="260725E7">
            <wp:extent cx="4487047"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87047" cy="4572000"/>
                    </a:xfrm>
                    <a:prstGeom prst="rect">
                      <a:avLst/>
                    </a:prstGeom>
                    <a:noFill/>
                  </pic:spPr>
                </pic:pic>
              </a:graphicData>
            </a:graphic>
          </wp:inline>
        </w:drawing>
      </w:r>
    </w:p>
    <w:p w14:paraId="35B6ED4D" w14:textId="77777777" w:rsidR="00A2256F" w:rsidRPr="00D86AB8" w:rsidRDefault="00A2256F" w:rsidP="00D86AB8">
      <w:pPr>
        <w:spacing w:line="480" w:lineRule="auto"/>
        <w:jc w:val="center"/>
        <w:rPr>
          <w:rFonts w:ascii="Times New Roman" w:hAnsi="Times New Roman" w:cs="Times New Roman"/>
          <w:b/>
          <w:sz w:val="24"/>
          <w:szCs w:val="24"/>
        </w:rPr>
      </w:pPr>
      <w:r w:rsidRPr="00D86AB8">
        <w:rPr>
          <w:rFonts w:ascii="Times New Roman" w:hAnsi="Times New Roman" w:cs="Times New Roman"/>
          <w:b/>
          <w:sz w:val="24"/>
          <w:szCs w:val="24"/>
        </w:rPr>
        <w:t>Gambar 3.2 Activity Diagram</w:t>
      </w:r>
    </w:p>
    <w:p w14:paraId="45BA6B94" w14:textId="77777777" w:rsidR="00A2256F" w:rsidRPr="00D86AB8" w:rsidRDefault="00A2256F" w:rsidP="00D86AB8">
      <w:pPr>
        <w:spacing w:line="480" w:lineRule="auto"/>
        <w:jc w:val="both"/>
        <w:rPr>
          <w:rFonts w:ascii="Times New Roman" w:hAnsi="Times New Roman" w:cs="Times New Roman"/>
          <w:b/>
          <w:sz w:val="24"/>
          <w:szCs w:val="24"/>
        </w:rPr>
      </w:pPr>
    </w:p>
    <w:p w14:paraId="1BBDE6FB" w14:textId="77777777" w:rsidR="00A2256F" w:rsidRPr="00D86AB8" w:rsidRDefault="00A2256F" w:rsidP="00E41738">
      <w:pPr>
        <w:pStyle w:val="Heading4"/>
        <w:spacing w:line="480" w:lineRule="auto"/>
        <w:ind w:hanging="720"/>
        <w:jc w:val="both"/>
        <w:rPr>
          <w:rFonts w:cs="Times New Roman"/>
          <w:szCs w:val="24"/>
        </w:rPr>
      </w:pPr>
      <w:r w:rsidRPr="00D86AB8">
        <w:rPr>
          <w:rFonts w:cs="Times New Roman"/>
          <w:szCs w:val="24"/>
        </w:rPr>
        <w:t>Perancangan Interface</w:t>
      </w:r>
    </w:p>
    <w:p w14:paraId="0078C910" w14:textId="77777777" w:rsidR="00E41738" w:rsidRDefault="00A2256F" w:rsidP="00A86E06">
      <w:pPr>
        <w:pStyle w:val="ListParagraph"/>
        <w:numPr>
          <w:ilvl w:val="0"/>
          <w:numId w:val="24"/>
        </w:numPr>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Perancangan Interface Awal</w:t>
      </w:r>
    </w:p>
    <w:p w14:paraId="234A65A5" w14:textId="61704A9D" w:rsidR="00A2256F" w:rsidRPr="00D86AB8" w:rsidRDefault="00A2256F" w:rsidP="00A86E06">
      <w:pPr>
        <w:pStyle w:val="ListParagraph"/>
        <w:spacing w:line="480" w:lineRule="auto"/>
        <w:ind w:left="770"/>
        <w:jc w:val="both"/>
        <w:rPr>
          <w:rFonts w:ascii="Times New Roman" w:hAnsi="Times New Roman" w:cs="Times New Roman"/>
          <w:sz w:val="24"/>
          <w:szCs w:val="24"/>
        </w:rPr>
      </w:pP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awal adalah tampilan yang pertama kali muncul ketika aplikasi</w:t>
      </w:r>
      <w:r w:rsidR="00E41738">
        <w:rPr>
          <w:rFonts w:ascii="Times New Roman" w:hAnsi="Times New Roman" w:cs="Times New Roman"/>
          <w:sz w:val="24"/>
          <w:szCs w:val="24"/>
        </w:rPr>
        <w:t xml:space="preserve"> </w:t>
      </w:r>
      <w:r w:rsidRPr="00D86AB8">
        <w:rPr>
          <w:rFonts w:ascii="Times New Roman" w:hAnsi="Times New Roman" w:cs="Times New Roman"/>
          <w:sz w:val="24"/>
          <w:szCs w:val="24"/>
        </w:rPr>
        <w:t xml:space="preserve">dijalankan, pada </w:t>
      </w:r>
      <w:r w:rsidRPr="00D86AB8">
        <w:rPr>
          <w:rFonts w:ascii="Times New Roman" w:hAnsi="Times New Roman" w:cs="Times New Roman"/>
          <w:i/>
          <w:sz w:val="24"/>
          <w:szCs w:val="24"/>
        </w:rPr>
        <w:t>interface</w:t>
      </w:r>
      <w:r w:rsidRPr="00D86AB8">
        <w:rPr>
          <w:rFonts w:ascii="Times New Roman" w:hAnsi="Times New Roman" w:cs="Times New Roman"/>
          <w:sz w:val="24"/>
          <w:szCs w:val="24"/>
        </w:rPr>
        <w:t xml:space="preserve"> ini terdapat tampilan seperti terlihat pada gambar dibawah ini.</w:t>
      </w:r>
    </w:p>
    <w:p w14:paraId="782A2515" w14:textId="77777777" w:rsidR="00A2256F" w:rsidRPr="00D86AB8" w:rsidRDefault="00A2256F" w:rsidP="00D86AB8">
      <w:pPr>
        <w:tabs>
          <w:tab w:val="left" w:pos="1035"/>
        </w:tabs>
        <w:spacing w:line="480" w:lineRule="auto"/>
        <w:ind w:left="720"/>
        <w:jc w:val="center"/>
        <w:rPr>
          <w:rFonts w:ascii="Times New Roman" w:hAnsi="Times New Roman" w:cs="Times New Roman"/>
          <w:b/>
          <w:sz w:val="24"/>
          <w:szCs w:val="24"/>
        </w:rPr>
      </w:pPr>
      <w:r w:rsidRPr="00D86AB8">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7B45CA7C" wp14:editId="3F75E065">
            <wp:simplePos x="0" y="0"/>
            <wp:positionH relativeFrom="margin">
              <wp:align>center</wp:align>
            </wp:positionH>
            <wp:positionV relativeFrom="paragraph">
              <wp:posOffset>-3810</wp:posOffset>
            </wp:positionV>
            <wp:extent cx="3584027"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84027" cy="2743200"/>
                    </a:xfrm>
                    <a:prstGeom prst="rect">
                      <a:avLst/>
                    </a:prstGeom>
                    <a:noFill/>
                  </pic:spPr>
                </pic:pic>
              </a:graphicData>
            </a:graphic>
          </wp:anchor>
        </w:drawing>
      </w:r>
      <w:r w:rsidRPr="00D86AB8">
        <w:rPr>
          <w:rFonts w:ascii="Times New Roman" w:hAnsi="Times New Roman" w:cs="Times New Roman"/>
          <w:b/>
          <w:sz w:val="24"/>
          <w:szCs w:val="24"/>
        </w:rPr>
        <w:t xml:space="preserve">Gambar 3.3 </w:t>
      </w:r>
      <w:r w:rsidRPr="00D86AB8">
        <w:rPr>
          <w:rFonts w:ascii="Times New Roman" w:hAnsi="Times New Roman" w:cs="Times New Roman"/>
          <w:b/>
          <w:i/>
          <w:sz w:val="24"/>
          <w:szCs w:val="24"/>
        </w:rPr>
        <w:t xml:space="preserve">Interface </w:t>
      </w:r>
      <w:r w:rsidRPr="00D86AB8">
        <w:rPr>
          <w:rFonts w:ascii="Times New Roman" w:hAnsi="Times New Roman" w:cs="Times New Roman"/>
          <w:b/>
          <w:sz w:val="24"/>
          <w:szCs w:val="24"/>
        </w:rPr>
        <w:t>Awal</w:t>
      </w:r>
    </w:p>
    <w:p w14:paraId="03DD9509" w14:textId="4ADCA392" w:rsidR="00A2256F" w:rsidRPr="00D86AB8" w:rsidRDefault="00E41738" w:rsidP="00D86AB8">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2256F" w:rsidRPr="00D86AB8">
        <w:rPr>
          <w:rFonts w:ascii="Times New Roman" w:hAnsi="Times New Roman" w:cs="Times New Roman"/>
          <w:sz w:val="24"/>
          <w:szCs w:val="24"/>
        </w:rPr>
        <w:t>Keterangan:</w:t>
      </w:r>
    </w:p>
    <w:p w14:paraId="66AB3E3A" w14:textId="743968D5"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extbox untuk menampilkan judul</w:t>
      </w:r>
    </w:p>
    <w:p w14:paraId="527F2D9B" w14:textId="532149D4"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ile dialog memilih gambar</w:t>
      </w:r>
    </w:p>
    <w:p w14:paraId="2DF5A145" w14:textId="77777777" w:rsidR="00E41738"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acecam</w:t>
      </w:r>
    </w:p>
    <w:p w14:paraId="114444F1" w14:textId="0CD04BB9"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keluar dari aplikasi</w:t>
      </w:r>
    </w:p>
    <w:p w14:paraId="031595D1" w14:textId="57192E67" w:rsidR="00A2256F" w:rsidRDefault="00A2256F" w:rsidP="001A4F84">
      <w:pPr>
        <w:tabs>
          <w:tab w:val="left" w:pos="360"/>
        </w:tabs>
        <w:rPr>
          <w:rFonts w:ascii="Times New Roman" w:hAnsi="Times New Roman" w:cs="Times New Roman"/>
          <w:sz w:val="24"/>
          <w:szCs w:val="24"/>
        </w:rPr>
      </w:pPr>
    </w:p>
    <w:p w14:paraId="7C16155C" w14:textId="763E527F" w:rsidR="00CF753D" w:rsidRDefault="00CF753D" w:rsidP="001A4F84">
      <w:pPr>
        <w:tabs>
          <w:tab w:val="left" w:pos="360"/>
        </w:tabs>
        <w:rPr>
          <w:rFonts w:ascii="Times New Roman" w:hAnsi="Times New Roman" w:cs="Times New Roman"/>
          <w:sz w:val="24"/>
          <w:szCs w:val="24"/>
        </w:rPr>
      </w:pPr>
    </w:p>
    <w:p w14:paraId="4FEFB784" w14:textId="3A6013A7" w:rsidR="00CF753D" w:rsidRDefault="00CF753D" w:rsidP="001A4F84">
      <w:pPr>
        <w:tabs>
          <w:tab w:val="left" w:pos="360"/>
        </w:tabs>
        <w:rPr>
          <w:rFonts w:ascii="Times New Roman" w:hAnsi="Times New Roman" w:cs="Times New Roman"/>
          <w:sz w:val="24"/>
          <w:szCs w:val="24"/>
        </w:rPr>
      </w:pPr>
    </w:p>
    <w:p w14:paraId="12DEB933" w14:textId="0573909B" w:rsidR="00CF753D" w:rsidRDefault="00CF753D" w:rsidP="001A4F84">
      <w:pPr>
        <w:tabs>
          <w:tab w:val="left" w:pos="360"/>
        </w:tabs>
        <w:rPr>
          <w:rFonts w:ascii="Times New Roman" w:hAnsi="Times New Roman" w:cs="Times New Roman"/>
          <w:sz w:val="24"/>
          <w:szCs w:val="24"/>
        </w:rPr>
      </w:pPr>
    </w:p>
    <w:p w14:paraId="3D7F2AD4" w14:textId="529ADA69" w:rsidR="00CF753D" w:rsidRDefault="00CF753D" w:rsidP="001A4F84">
      <w:pPr>
        <w:tabs>
          <w:tab w:val="left" w:pos="360"/>
        </w:tabs>
        <w:rPr>
          <w:rFonts w:ascii="Times New Roman" w:hAnsi="Times New Roman" w:cs="Times New Roman"/>
          <w:sz w:val="24"/>
          <w:szCs w:val="24"/>
        </w:rPr>
      </w:pPr>
    </w:p>
    <w:p w14:paraId="19B9CE5B" w14:textId="082E353B" w:rsidR="00CF753D" w:rsidRDefault="00CF753D" w:rsidP="001A4F84">
      <w:pPr>
        <w:tabs>
          <w:tab w:val="left" w:pos="360"/>
        </w:tabs>
        <w:rPr>
          <w:rFonts w:ascii="Times New Roman" w:hAnsi="Times New Roman" w:cs="Times New Roman"/>
          <w:sz w:val="24"/>
          <w:szCs w:val="24"/>
        </w:rPr>
      </w:pPr>
    </w:p>
    <w:p w14:paraId="6FBCC670" w14:textId="3815A4C2" w:rsidR="00CF753D" w:rsidRDefault="00CF753D" w:rsidP="001A4F84">
      <w:pPr>
        <w:tabs>
          <w:tab w:val="left" w:pos="360"/>
        </w:tabs>
        <w:rPr>
          <w:rFonts w:ascii="Times New Roman" w:hAnsi="Times New Roman" w:cs="Times New Roman"/>
          <w:sz w:val="24"/>
          <w:szCs w:val="24"/>
        </w:rPr>
      </w:pPr>
    </w:p>
    <w:p w14:paraId="315E79DF" w14:textId="10764039" w:rsidR="00CF753D" w:rsidRDefault="00CF753D" w:rsidP="001A4F84">
      <w:pPr>
        <w:tabs>
          <w:tab w:val="left" w:pos="360"/>
        </w:tabs>
        <w:rPr>
          <w:rFonts w:ascii="Times New Roman" w:hAnsi="Times New Roman" w:cs="Times New Roman"/>
          <w:sz w:val="24"/>
          <w:szCs w:val="24"/>
        </w:rPr>
      </w:pPr>
    </w:p>
    <w:p w14:paraId="238A86E0" w14:textId="77777777" w:rsidR="00CF753D" w:rsidRPr="00E41738" w:rsidRDefault="00CF753D" w:rsidP="001A4F84">
      <w:pPr>
        <w:tabs>
          <w:tab w:val="left" w:pos="360"/>
        </w:tabs>
        <w:rPr>
          <w:rFonts w:ascii="Times New Roman" w:hAnsi="Times New Roman" w:cs="Times New Roman"/>
          <w:sz w:val="24"/>
          <w:szCs w:val="24"/>
        </w:rPr>
      </w:pPr>
    </w:p>
    <w:p w14:paraId="6E21123E" w14:textId="182ECED2" w:rsidR="00A2256F" w:rsidRPr="00E41738" w:rsidRDefault="00A2256F" w:rsidP="00A75389">
      <w:pPr>
        <w:pStyle w:val="ListParagraph"/>
        <w:numPr>
          <w:ilvl w:val="0"/>
          <w:numId w:val="22"/>
        </w:numPr>
        <w:tabs>
          <w:tab w:val="left" w:pos="360"/>
        </w:tabs>
        <w:jc w:val="both"/>
        <w:rPr>
          <w:rFonts w:ascii="Times New Roman" w:hAnsi="Times New Roman" w:cs="Times New Roman"/>
          <w:sz w:val="24"/>
          <w:szCs w:val="24"/>
        </w:rPr>
      </w:pPr>
      <w:r w:rsidRPr="00E41738">
        <w:rPr>
          <w:rFonts w:ascii="Times New Roman" w:hAnsi="Times New Roman" w:cs="Times New Roman"/>
          <w:sz w:val="24"/>
          <w:szCs w:val="24"/>
        </w:rPr>
        <w:lastRenderedPageBreak/>
        <w:t>Perancangan Interface Hasil</w:t>
      </w:r>
    </w:p>
    <w:p w14:paraId="05C5D1E2" w14:textId="28AD7CBC" w:rsidR="00A2256F" w:rsidRPr="00E41738" w:rsidRDefault="00A2256F" w:rsidP="00936BBE">
      <w:pPr>
        <w:tabs>
          <w:tab w:val="left" w:pos="360"/>
        </w:tabs>
        <w:spacing w:line="480" w:lineRule="auto"/>
        <w:ind w:left="410"/>
        <w:jc w:val="both"/>
        <w:rPr>
          <w:rFonts w:ascii="Times New Roman" w:hAnsi="Times New Roman" w:cs="Times New Roman"/>
          <w:sz w:val="24"/>
          <w:szCs w:val="24"/>
        </w:rPr>
      </w:pPr>
      <w:r w:rsidRPr="00E41738">
        <w:rPr>
          <w:rFonts w:ascii="Times New Roman" w:hAnsi="Times New Roman" w:cs="Times New Roman"/>
          <w:noProof/>
          <w:sz w:val="24"/>
          <w:szCs w:val="24"/>
        </w:rPr>
        <w:drawing>
          <wp:anchor distT="0" distB="0" distL="114300" distR="114300" simplePos="0" relativeHeight="251663360" behindDoc="0" locked="0" layoutInCell="1" allowOverlap="1" wp14:anchorId="282E6B85" wp14:editId="17DF8537">
            <wp:simplePos x="0" y="0"/>
            <wp:positionH relativeFrom="margin">
              <wp:align>center</wp:align>
            </wp:positionH>
            <wp:positionV relativeFrom="paragraph">
              <wp:posOffset>715645</wp:posOffset>
            </wp:positionV>
            <wp:extent cx="3584028"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84028" cy="2743200"/>
                    </a:xfrm>
                    <a:prstGeom prst="rect">
                      <a:avLst/>
                    </a:prstGeom>
                    <a:noFill/>
                  </pic:spPr>
                </pic:pic>
              </a:graphicData>
            </a:graphic>
          </wp:anchor>
        </w:drawing>
      </w:r>
      <w:r w:rsidR="00E41738">
        <w:rPr>
          <w:rFonts w:ascii="Times New Roman" w:hAnsi="Times New Roman" w:cs="Times New Roman"/>
          <w:sz w:val="24"/>
          <w:szCs w:val="24"/>
        </w:rPr>
        <w:tab/>
      </w: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hasil ini akan menampilkan hasil prediksi terdapat tampilan seperti</w:t>
      </w:r>
      <w:r w:rsidR="00E41738">
        <w:rPr>
          <w:rFonts w:ascii="Times New Roman" w:hAnsi="Times New Roman" w:cs="Times New Roman"/>
          <w:sz w:val="24"/>
          <w:szCs w:val="24"/>
        </w:rPr>
        <w:t xml:space="preserve"> </w:t>
      </w:r>
      <w:r w:rsidRPr="00E41738">
        <w:rPr>
          <w:rFonts w:ascii="Times New Roman" w:hAnsi="Times New Roman" w:cs="Times New Roman"/>
          <w:sz w:val="24"/>
          <w:szCs w:val="24"/>
        </w:rPr>
        <w:t>terlihat pada gambar dibawah ini.</w:t>
      </w:r>
    </w:p>
    <w:p w14:paraId="1111912A" w14:textId="77777777" w:rsidR="00A2256F" w:rsidRPr="00E41738" w:rsidRDefault="00A2256F" w:rsidP="001A4F84">
      <w:pPr>
        <w:tabs>
          <w:tab w:val="left" w:pos="360"/>
        </w:tabs>
        <w:jc w:val="center"/>
        <w:rPr>
          <w:rFonts w:ascii="Times New Roman" w:hAnsi="Times New Roman" w:cs="Times New Roman"/>
          <w:b/>
          <w:sz w:val="24"/>
          <w:szCs w:val="24"/>
        </w:rPr>
      </w:pPr>
      <w:r w:rsidRPr="00E41738">
        <w:rPr>
          <w:rFonts w:ascii="Times New Roman" w:hAnsi="Times New Roman" w:cs="Times New Roman"/>
          <w:b/>
          <w:sz w:val="24"/>
          <w:szCs w:val="24"/>
        </w:rPr>
        <w:t>Gambar 3.4 Interface Hasil</w:t>
      </w:r>
    </w:p>
    <w:p w14:paraId="69FAA55D" w14:textId="77777777" w:rsidR="00A2256F" w:rsidRDefault="00A2256F" w:rsidP="001A4F84">
      <w:pPr>
        <w:tabs>
          <w:tab w:val="left" w:pos="360"/>
        </w:tabs>
        <w:jc w:val="center"/>
        <w:rPr>
          <w:b/>
        </w:rPr>
      </w:pPr>
    </w:p>
    <w:p w14:paraId="4FA6C7F6" w14:textId="77777777" w:rsidR="00A2256F" w:rsidRPr="00E41738" w:rsidRDefault="00A2256F" w:rsidP="0025012E">
      <w:pPr>
        <w:tabs>
          <w:tab w:val="left" w:pos="360"/>
        </w:tabs>
        <w:spacing w:line="480" w:lineRule="auto"/>
        <w:ind w:left="360"/>
        <w:jc w:val="both"/>
        <w:rPr>
          <w:rFonts w:ascii="Times New Roman" w:hAnsi="Times New Roman" w:cs="Times New Roman"/>
          <w:sz w:val="24"/>
          <w:szCs w:val="24"/>
        </w:rPr>
      </w:pPr>
      <w:r w:rsidRPr="00E41738">
        <w:rPr>
          <w:rFonts w:ascii="Times New Roman" w:hAnsi="Times New Roman" w:cs="Times New Roman"/>
          <w:sz w:val="24"/>
          <w:szCs w:val="24"/>
        </w:rPr>
        <w:t>Keterangan:</w:t>
      </w:r>
    </w:p>
    <w:p w14:paraId="7A4B03B9" w14:textId="3B3B2C8D" w:rsidR="0025012E" w:rsidRPr="0025012E" w:rsidRDefault="00A2256F" w:rsidP="00A75389">
      <w:pPr>
        <w:pStyle w:val="ListParagraph"/>
        <w:numPr>
          <w:ilvl w:val="0"/>
          <w:numId w:val="26"/>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ujud gambar atau facecam</w:t>
      </w:r>
    </w:p>
    <w:p w14:paraId="01DAD50A" w14:textId="05BB40FC" w:rsidR="00A2256F" w:rsidRDefault="00A2256F" w:rsidP="00A75389">
      <w:pPr>
        <w:pStyle w:val="ListParagraph"/>
        <w:numPr>
          <w:ilvl w:val="0"/>
          <w:numId w:val="26"/>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ajah yang dideteksi akan ada kotak di sekitarnya dan menampilkan hasil</w:t>
      </w:r>
      <w:r w:rsidR="0025012E" w:rsidRPr="0025012E">
        <w:rPr>
          <w:rFonts w:ascii="Times New Roman" w:hAnsi="Times New Roman" w:cs="Times New Roman"/>
          <w:sz w:val="24"/>
          <w:szCs w:val="24"/>
        </w:rPr>
        <w:t xml:space="preserve"> </w:t>
      </w:r>
      <w:r w:rsidRPr="0025012E">
        <w:rPr>
          <w:rFonts w:ascii="Times New Roman" w:hAnsi="Times New Roman" w:cs="Times New Roman"/>
          <w:sz w:val="24"/>
          <w:szCs w:val="24"/>
        </w:rPr>
        <w:t>prediksi usi</w:t>
      </w:r>
      <w:r w:rsidR="001E063D">
        <w:rPr>
          <w:rFonts w:ascii="Times New Roman" w:hAnsi="Times New Roman" w:cs="Times New Roman"/>
          <w:sz w:val="24"/>
          <w:szCs w:val="24"/>
        </w:rPr>
        <w:t>a</w:t>
      </w:r>
    </w:p>
    <w:p w14:paraId="7BB8AD0E" w14:textId="324E8732" w:rsidR="006D4BB7" w:rsidRDefault="006D4BB7" w:rsidP="006D4BB7">
      <w:pPr>
        <w:tabs>
          <w:tab w:val="left" w:pos="360"/>
        </w:tabs>
        <w:spacing w:line="480" w:lineRule="auto"/>
        <w:jc w:val="both"/>
        <w:rPr>
          <w:rFonts w:ascii="Times New Roman" w:hAnsi="Times New Roman" w:cs="Times New Roman"/>
          <w:sz w:val="24"/>
          <w:szCs w:val="24"/>
        </w:rPr>
      </w:pPr>
    </w:p>
    <w:p w14:paraId="09A54A6E" w14:textId="151A1675" w:rsidR="006D4BB7" w:rsidRDefault="006D4BB7" w:rsidP="006D4BB7">
      <w:pPr>
        <w:tabs>
          <w:tab w:val="left" w:pos="360"/>
        </w:tabs>
        <w:spacing w:line="480" w:lineRule="auto"/>
        <w:jc w:val="both"/>
        <w:rPr>
          <w:rFonts w:ascii="Times New Roman" w:hAnsi="Times New Roman" w:cs="Times New Roman"/>
          <w:sz w:val="24"/>
          <w:szCs w:val="24"/>
        </w:rPr>
      </w:pPr>
    </w:p>
    <w:p w14:paraId="24DC308A" w14:textId="0829D7C9" w:rsidR="006D4BB7" w:rsidRDefault="006D4BB7" w:rsidP="006D4BB7">
      <w:pPr>
        <w:tabs>
          <w:tab w:val="left" w:pos="360"/>
        </w:tabs>
        <w:spacing w:line="480" w:lineRule="auto"/>
        <w:jc w:val="both"/>
        <w:rPr>
          <w:rFonts w:ascii="Times New Roman" w:hAnsi="Times New Roman" w:cs="Times New Roman"/>
          <w:sz w:val="24"/>
          <w:szCs w:val="24"/>
        </w:rPr>
      </w:pPr>
    </w:p>
    <w:p w14:paraId="36D701B1" w14:textId="3B44CBC9" w:rsidR="006D4BB7" w:rsidRDefault="006D4BB7" w:rsidP="00557B27">
      <w:pPr>
        <w:tabs>
          <w:tab w:val="left" w:pos="360"/>
        </w:tabs>
        <w:spacing w:line="480" w:lineRule="auto"/>
        <w:jc w:val="both"/>
        <w:rPr>
          <w:rFonts w:ascii="Times New Roman" w:hAnsi="Times New Roman" w:cs="Times New Roman"/>
          <w:sz w:val="24"/>
          <w:szCs w:val="24"/>
        </w:rPr>
      </w:pPr>
    </w:p>
    <w:p w14:paraId="72BB2FF4" w14:textId="5819B164" w:rsidR="006D4BB7" w:rsidRDefault="006D4BB7" w:rsidP="00557B27">
      <w:pPr>
        <w:pStyle w:val="Heading1"/>
        <w:spacing w:line="480" w:lineRule="auto"/>
      </w:pPr>
      <w:r>
        <w:lastRenderedPageBreak/>
        <w:t>BAB IV</w:t>
      </w:r>
    </w:p>
    <w:p w14:paraId="6CB72B42" w14:textId="59C12D2B" w:rsidR="00325147" w:rsidRDefault="00325147" w:rsidP="00557B27">
      <w:pPr>
        <w:pStyle w:val="Heading1"/>
        <w:spacing w:line="480" w:lineRule="auto"/>
      </w:pPr>
      <w:r>
        <w:t>HASIL DAN PEMBAHASAN</w:t>
      </w:r>
    </w:p>
    <w:p w14:paraId="62EEA210" w14:textId="3DAC62F9" w:rsidR="001D13A5" w:rsidRDefault="001D13A5" w:rsidP="00557B27">
      <w:pPr>
        <w:spacing w:line="480" w:lineRule="auto"/>
        <w:jc w:val="both"/>
      </w:pPr>
    </w:p>
    <w:p w14:paraId="195DCEA4" w14:textId="77777777" w:rsidR="001D13A5" w:rsidRPr="001D13A5" w:rsidRDefault="001D13A5" w:rsidP="00557B27">
      <w:pPr>
        <w:spacing w:line="480" w:lineRule="auto"/>
      </w:pPr>
    </w:p>
    <w:p w14:paraId="5823539C" w14:textId="77263215" w:rsidR="001D13A5" w:rsidRDefault="001D13A5" w:rsidP="00557B27">
      <w:pPr>
        <w:pStyle w:val="Heading5"/>
        <w:spacing w:line="480" w:lineRule="auto"/>
      </w:pPr>
      <w:r>
        <w:t>Hasil</w:t>
      </w:r>
    </w:p>
    <w:p w14:paraId="0F5C5514" w14:textId="13D0799C" w:rsidR="00B13670" w:rsidRDefault="002D4E71" w:rsidP="002D4E71">
      <w:pPr>
        <w:pStyle w:val="NormalWeb"/>
        <w:spacing w:line="480" w:lineRule="auto"/>
        <w:jc w:val="both"/>
      </w:pPr>
      <w:r w:rsidRPr="002D4E71">
        <w:rPr>
          <w:noProof/>
        </w:rPr>
        <w:drawing>
          <wp:anchor distT="0" distB="0" distL="114300" distR="114300" simplePos="0" relativeHeight="251664384" behindDoc="0" locked="0" layoutInCell="1" allowOverlap="1" wp14:anchorId="3CEBA608" wp14:editId="0A2E2BED">
            <wp:simplePos x="0" y="0"/>
            <wp:positionH relativeFrom="margin">
              <wp:align>center</wp:align>
            </wp:positionH>
            <wp:positionV relativeFrom="paragraph">
              <wp:posOffset>2105025</wp:posOffset>
            </wp:positionV>
            <wp:extent cx="3829050" cy="31623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829050" cy="3162300"/>
                    </a:xfrm>
                    <a:prstGeom prst="rect">
                      <a:avLst/>
                    </a:prstGeom>
                  </pic:spPr>
                </pic:pic>
              </a:graphicData>
            </a:graphic>
            <wp14:sizeRelH relativeFrom="page">
              <wp14:pctWidth>0</wp14:pctWidth>
            </wp14:sizeRelH>
            <wp14:sizeRelV relativeFrom="page">
              <wp14:pctHeight>0</wp14:pctHeight>
            </wp14:sizeRelV>
          </wp:anchor>
        </w:drawing>
      </w:r>
      <w:r w:rsidR="00382F90">
        <w:t xml:space="preserve">Pada penelitian ini, model </w:t>
      </w:r>
      <w:r w:rsidR="00382F90" w:rsidRPr="000F5EE4">
        <w:rPr>
          <w:i/>
        </w:rPr>
        <w:t>Convolutional Neural Network</w:t>
      </w:r>
      <w:r w:rsidR="00382F90">
        <w:t xml:space="preserve"> (CNN) yang telah dikembangkan diuji menggunakan </w:t>
      </w:r>
      <w:r w:rsidR="00382F90" w:rsidRPr="00B620C7">
        <w:rPr>
          <w:i/>
        </w:rPr>
        <w:t>dataset</w:t>
      </w:r>
      <w:r w:rsidR="00382F90">
        <w:t xml:space="preserve"> citra wajah untuk mendeteksi usia dan gender. Hasil evaluasi model menggunakan </w:t>
      </w:r>
      <w:r w:rsidR="00382F90" w:rsidRPr="00743748">
        <w:rPr>
          <w:i/>
        </w:rPr>
        <w:t>Confusion Matrix</w:t>
      </w:r>
      <w:r w:rsidR="00382F90">
        <w:t xml:space="preserve"> menunjukkan kinerja model dalam melakukan klasifikasi dengan metrik evaluasi utama yaitu akurasi, </w:t>
      </w:r>
      <w:r w:rsidR="00382F90" w:rsidRPr="00CC5933">
        <w:t>presisi</w:t>
      </w:r>
      <w:r w:rsidR="00382F90" w:rsidRPr="000A3521">
        <w:rPr>
          <w:i/>
        </w:rPr>
        <w:t>, recall</w:t>
      </w:r>
      <w:r w:rsidR="00382F90">
        <w:t>, dan F1-score. Berikut juga tampilan hasil penelitian</w:t>
      </w:r>
      <w:r w:rsidR="00925E4A">
        <w:t>.</w:t>
      </w:r>
    </w:p>
    <w:p w14:paraId="45720183" w14:textId="510500E5" w:rsidR="00912781" w:rsidRDefault="00912781" w:rsidP="00912781">
      <w:pPr>
        <w:jc w:val="center"/>
        <w:rPr>
          <w:rFonts w:ascii="Times New Roman" w:hAnsi="Times New Roman" w:cs="Times New Roman"/>
          <w:b/>
          <w:sz w:val="24"/>
        </w:rPr>
      </w:pPr>
      <w:r>
        <w:rPr>
          <w:rFonts w:ascii="Times New Roman" w:hAnsi="Times New Roman" w:cs="Times New Roman"/>
          <w:b/>
          <w:sz w:val="24"/>
        </w:rPr>
        <w:t>Gambar 4.1 Tampilan Menu Utama</w:t>
      </w:r>
    </w:p>
    <w:p w14:paraId="57D4A60C" w14:textId="77777777" w:rsidR="0040789B" w:rsidRDefault="008474C8" w:rsidP="0040789B">
      <w:pPr>
        <w:spacing w:line="480" w:lineRule="auto"/>
        <w:jc w:val="both"/>
        <w:rPr>
          <w:rFonts w:ascii="Times New Roman" w:hAnsi="Times New Roman" w:cs="Times New Roman"/>
          <w:sz w:val="24"/>
        </w:rPr>
      </w:pPr>
      <w:r w:rsidRPr="008474C8">
        <w:rPr>
          <w:rFonts w:ascii="Times New Roman" w:hAnsi="Times New Roman" w:cs="Times New Roman"/>
          <w:sz w:val="24"/>
        </w:rPr>
        <w:lastRenderedPageBreak/>
        <w:t>Keterangan</w:t>
      </w:r>
      <w:r>
        <w:rPr>
          <w:rFonts w:ascii="Times New Roman" w:hAnsi="Times New Roman" w:cs="Times New Roman"/>
          <w:sz w:val="24"/>
        </w:rPr>
        <w:t xml:space="preserve"> :</w:t>
      </w:r>
    </w:p>
    <w:p w14:paraId="38235E92" w14:textId="3013FB1D"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Select an Action</w:t>
      </w:r>
      <w:r w:rsidRPr="0040789B">
        <w:rPr>
          <w:rFonts w:ascii="Times New Roman" w:hAnsi="Times New Roman" w:cs="Times New Roman"/>
          <w:sz w:val="24"/>
          <w:szCs w:val="24"/>
        </w:rPr>
        <w:t xml:space="preserve"> adalah label yang berisi Judul</w:t>
      </w:r>
    </w:p>
    <w:p w14:paraId="27521B15" w14:textId="01236CE6"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Upload File</w:t>
      </w:r>
      <w:r w:rsidRPr="0040789B">
        <w:rPr>
          <w:rFonts w:ascii="Times New Roman" w:hAnsi="Times New Roman" w:cs="Times New Roman"/>
          <w:sz w:val="24"/>
          <w:szCs w:val="24"/>
        </w:rPr>
        <w:t xml:space="preserve"> adalah Tombol yang berfungsi untuk membuka </w:t>
      </w:r>
      <w:r w:rsidRPr="0040789B">
        <w:rPr>
          <w:rFonts w:ascii="Times New Roman" w:hAnsi="Times New Roman" w:cs="Times New Roman"/>
          <w:i/>
          <w:sz w:val="24"/>
          <w:szCs w:val="24"/>
        </w:rPr>
        <w:t>file dialog</w:t>
      </w:r>
      <w:r w:rsidRPr="0040789B">
        <w:rPr>
          <w:rFonts w:ascii="Times New Roman" w:hAnsi="Times New Roman" w:cs="Times New Roman"/>
          <w:sz w:val="24"/>
          <w:szCs w:val="24"/>
        </w:rPr>
        <w:t xml:space="preserve"> dalam memilih gambar</w:t>
      </w:r>
    </w:p>
    <w:p w14:paraId="39AFC2AB" w14:textId="5491F89A"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Start Camera</w:t>
      </w:r>
      <w:r w:rsidRPr="0040789B">
        <w:rPr>
          <w:rFonts w:ascii="Times New Roman" w:hAnsi="Times New Roman" w:cs="Times New Roman"/>
          <w:sz w:val="24"/>
          <w:szCs w:val="24"/>
        </w:rPr>
        <w:t xml:space="preserve"> adalah Tombol untuk membuka facecam</w:t>
      </w:r>
    </w:p>
    <w:p w14:paraId="37981256" w14:textId="3D825FA5" w:rsidR="0040789B" w:rsidRPr="0040789B" w:rsidRDefault="0040789B" w:rsidP="008474C8">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Exit App</w:t>
      </w:r>
      <w:r w:rsidRPr="0040789B">
        <w:rPr>
          <w:rFonts w:ascii="Times New Roman" w:hAnsi="Times New Roman" w:cs="Times New Roman"/>
          <w:sz w:val="24"/>
          <w:szCs w:val="24"/>
        </w:rPr>
        <w:t xml:space="preserve"> adalah Tombol untuk keluar dari aplikasi</w:t>
      </w:r>
    </w:p>
    <w:p w14:paraId="1508D43D" w14:textId="77777777" w:rsidR="008474C8" w:rsidRPr="008474C8" w:rsidRDefault="008474C8" w:rsidP="008474C8">
      <w:pPr>
        <w:jc w:val="both"/>
        <w:rPr>
          <w:rFonts w:ascii="Times New Roman" w:hAnsi="Times New Roman" w:cs="Times New Roman"/>
          <w:sz w:val="24"/>
        </w:rPr>
      </w:pPr>
    </w:p>
    <w:p w14:paraId="26947560" w14:textId="481AA428" w:rsidR="00912781" w:rsidRDefault="00253424" w:rsidP="00912781">
      <w:pPr>
        <w:jc w:val="cente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665408" behindDoc="0" locked="0" layoutInCell="1" allowOverlap="1" wp14:anchorId="07B6952B" wp14:editId="47E75059">
            <wp:simplePos x="0" y="0"/>
            <wp:positionH relativeFrom="margin">
              <wp:align>center</wp:align>
            </wp:positionH>
            <wp:positionV relativeFrom="paragraph">
              <wp:posOffset>0</wp:posOffset>
            </wp:positionV>
            <wp:extent cx="4675485" cy="27432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75485" cy="2743200"/>
                    </a:xfrm>
                    <a:prstGeom prst="rect">
                      <a:avLst/>
                    </a:prstGeom>
                    <a:noFill/>
                  </pic:spPr>
                </pic:pic>
              </a:graphicData>
            </a:graphic>
          </wp:anchor>
        </w:drawing>
      </w:r>
      <w:bookmarkStart w:id="7" w:name="_Hlk195902165"/>
      <w:r w:rsidR="00912781">
        <w:rPr>
          <w:rFonts w:ascii="Times New Roman" w:hAnsi="Times New Roman" w:cs="Times New Roman"/>
          <w:b/>
          <w:sz w:val="24"/>
        </w:rPr>
        <w:t>Gambar 4.2 Tampilan Hasil Prediksi</w:t>
      </w:r>
      <w:r w:rsidR="00B13598">
        <w:rPr>
          <w:rFonts w:ascii="Times New Roman" w:hAnsi="Times New Roman" w:cs="Times New Roman"/>
          <w:b/>
          <w:sz w:val="24"/>
        </w:rPr>
        <w:t xml:space="preserve"> 1</w:t>
      </w:r>
      <w:bookmarkEnd w:id="7"/>
    </w:p>
    <w:p w14:paraId="61E83FD6" w14:textId="77777777" w:rsidR="00B13598" w:rsidRDefault="00B13598" w:rsidP="00912781">
      <w:pPr>
        <w:jc w:val="center"/>
        <w:rPr>
          <w:rFonts w:ascii="Times New Roman" w:hAnsi="Times New Roman" w:cs="Times New Roman"/>
          <w:b/>
          <w:sz w:val="24"/>
        </w:rPr>
      </w:pPr>
    </w:p>
    <w:p w14:paraId="7E77A1AC" w14:textId="7814F58A" w:rsidR="00B13598" w:rsidRDefault="00B13598" w:rsidP="00912781">
      <w:pPr>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571CB9C0" wp14:editId="14E57523">
            <wp:extent cx="5252085" cy="3089910"/>
            <wp:effectExtent l="0" t="0" r="5715" b="0"/>
            <wp:docPr id="1991283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83337" name="Picture 199128333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52085" cy="3089910"/>
                    </a:xfrm>
                    <a:prstGeom prst="rect">
                      <a:avLst/>
                    </a:prstGeom>
                  </pic:spPr>
                </pic:pic>
              </a:graphicData>
            </a:graphic>
          </wp:inline>
        </w:drawing>
      </w:r>
    </w:p>
    <w:p w14:paraId="02127E3C" w14:textId="1C926ABD" w:rsidR="00B13598" w:rsidRDefault="00B13598" w:rsidP="00912781">
      <w:pPr>
        <w:jc w:val="center"/>
        <w:rPr>
          <w:rFonts w:ascii="Times New Roman" w:hAnsi="Times New Roman" w:cs="Times New Roman"/>
          <w:b/>
          <w:sz w:val="24"/>
        </w:rPr>
      </w:pPr>
      <w:r>
        <w:rPr>
          <w:rFonts w:ascii="Times New Roman" w:hAnsi="Times New Roman" w:cs="Times New Roman"/>
          <w:b/>
          <w:sz w:val="24"/>
        </w:rPr>
        <w:t>Gambar 4.</w:t>
      </w:r>
      <w:r>
        <w:rPr>
          <w:rFonts w:ascii="Times New Roman" w:hAnsi="Times New Roman" w:cs="Times New Roman"/>
          <w:b/>
          <w:sz w:val="24"/>
        </w:rPr>
        <w:t>3</w:t>
      </w:r>
      <w:r>
        <w:rPr>
          <w:rFonts w:ascii="Times New Roman" w:hAnsi="Times New Roman" w:cs="Times New Roman"/>
          <w:b/>
          <w:sz w:val="24"/>
        </w:rPr>
        <w:t xml:space="preserve"> Tampilan Hasil Prediksi </w:t>
      </w:r>
      <w:r w:rsidR="00EC63FA">
        <w:rPr>
          <w:rFonts w:ascii="Times New Roman" w:hAnsi="Times New Roman" w:cs="Times New Roman"/>
          <w:b/>
          <w:sz w:val="24"/>
        </w:rPr>
        <w:t>2</w:t>
      </w:r>
    </w:p>
    <w:p w14:paraId="0377243F" w14:textId="444CC897" w:rsidR="00B13598" w:rsidRPr="00912781" w:rsidRDefault="00B13598" w:rsidP="00912781">
      <w:pPr>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50B811AF" wp14:editId="1EE0107E">
            <wp:extent cx="5252085" cy="3065145"/>
            <wp:effectExtent l="0" t="0" r="5715" b="1905"/>
            <wp:docPr id="1954069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69274" name="Picture 195406927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52085" cy="3065145"/>
                    </a:xfrm>
                    <a:prstGeom prst="rect">
                      <a:avLst/>
                    </a:prstGeom>
                  </pic:spPr>
                </pic:pic>
              </a:graphicData>
            </a:graphic>
          </wp:inline>
        </w:drawing>
      </w:r>
    </w:p>
    <w:p w14:paraId="540EC8C2" w14:textId="1560901B" w:rsidR="00912781"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4</w:t>
      </w:r>
      <w:r>
        <w:rPr>
          <w:rFonts w:ascii="Times New Roman" w:hAnsi="Times New Roman" w:cs="Times New Roman"/>
          <w:b/>
          <w:sz w:val="24"/>
        </w:rPr>
        <w:t xml:space="preserve"> Tampilan Hasil Prediksi </w:t>
      </w:r>
      <w:r w:rsidR="00EC63FA">
        <w:rPr>
          <w:rFonts w:ascii="Times New Roman" w:hAnsi="Times New Roman" w:cs="Times New Roman"/>
          <w:b/>
          <w:sz w:val="24"/>
        </w:rPr>
        <w:t>3</w:t>
      </w:r>
    </w:p>
    <w:p w14:paraId="23545261" w14:textId="2E1A64F8" w:rsidR="00B13598" w:rsidRDefault="00B13598" w:rsidP="00B13670">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5A04281" wp14:editId="70CDB685">
            <wp:extent cx="5252085" cy="3056890"/>
            <wp:effectExtent l="0" t="0" r="5715" b="0"/>
            <wp:docPr id="14307526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52692" name="Picture 143075269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52085" cy="3056890"/>
                    </a:xfrm>
                    <a:prstGeom prst="rect">
                      <a:avLst/>
                    </a:prstGeom>
                  </pic:spPr>
                </pic:pic>
              </a:graphicData>
            </a:graphic>
          </wp:inline>
        </w:drawing>
      </w:r>
    </w:p>
    <w:p w14:paraId="4C366863" w14:textId="6E7782E6" w:rsidR="00B13598"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5</w:t>
      </w:r>
      <w:r>
        <w:rPr>
          <w:rFonts w:ascii="Times New Roman" w:hAnsi="Times New Roman" w:cs="Times New Roman"/>
          <w:b/>
          <w:sz w:val="24"/>
        </w:rPr>
        <w:t xml:space="preserve"> Tampilan Hasil Prediksi </w:t>
      </w:r>
      <w:r w:rsidR="00EC63FA">
        <w:rPr>
          <w:rFonts w:ascii="Times New Roman" w:hAnsi="Times New Roman" w:cs="Times New Roman"/>
          <w:b/>
          <w:sz w:val="24"/>
        </w:rPr>
        <w:t>4</w:t>
      </w:r>
    </w:p>
    <w:p w14:paraId="1C197C5A" w14:textId="3E6171D5" w:rsidR="00B13598" w:rsidRDefault="00B13598" w:rsidP="00B13670">
      <w:pPr>
        <w:jc w:val="both"/>
        <w:rPr>
          <w:rFonts w:ascii="Times New Roman" w:hAnsi="Times New Roman" w:cs="Times New Roman"/>
          <w:sz w:val="24"/>
        </w:rPr>
      </w:pPr>
      <w:r>
        <w:rPr>
          <w:rFonts w:ascii="Times New Roman" w:hAnsi="Times New Roman" w:cs="Times New Roman"/>
          <w:noProof/>
          <w:sz w:val="24"/>
        </w:rPr>
        <w:drawing>
          <wp:inline distT="0" distB="0" distL="0" distR="0" wp14:anchorId="3B58DB23" wp14:editId="036FBDB7">
            <wp:extent cx="5252085" cy="3040380"/>
            <wp:effectExtent l="0" t="0" r="5715" b="7620"/>
            <wp:docPr id="554405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05641" name="Picture 55440564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52085" cy="3040380"/>
                    </a:xfrm>
                    <a:prstGeom prst="rect">
                      <a:avLst/>
                    </a:prstGeom>
                  </pic:spPr>
                </pic:pic>
              </a:graphicData>
            </a:graphic>
          </wp:inline>
        </w:drawing>
      </w:r>
    </w:p>
    <w:p w14:paraId="300A6219" w14:textId="78495A9B" w:rsidR="00B13598"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6</w:t>
      </w:r>
      <w:r>
        <w:rPr>
          <w:rFonts w:ascii="Times New Roman" w:hAnsi="Times New Roman" w:cs="Times New Roman"/>
          <w:b/>
          <w:sz w:val="24"/>
        </w:rPr>
        <w:t xml:space="preserve"> Tampilan Hasil Prediksi </w:t>
      </w:r>
      <w:r w:rsidR="00EC63FA">
        <w:rPr>
          <w:rFonts w:ascii="Times New Roman" w:hAnsi="Times New Roman" w:cs="Times New Roman"/>
          <w:b/>
          <w:sz w:val="24"/>
        </w:rPr>
        <w:t>5</w:t>
      </w:r>
    </w:p>
    <w:p w14:paraId="5B74D38E" w14:textId="071CDEE8" w:rsidR="00B13598" w:rsidRDefault="00B13598" w:rsidP="00B13670">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9A01690" wp14:editId="07E8A788">
            <wp:extent cx="5252085" cy="3081655"/>
            <wp:effectExtent l="0" t="0" r="5715" b="4445"/>
            <wp:docPr id="8601446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44630" name="Picture 86014463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52085" cy="3081655"/>
                    </a:xfrm>
                    <a:prstGeom prst="rect">
                      <a:avLst/>
                    </a:prstGeom>
                  </pic:spPr>
                </pic:pic>
              </a:graphicData>
            </a:graphic>
          </wp:inline>
        </w:drawing>
      </w:r>
    </w:p>
    <w:p w14:paraId="17E7301B" w14:textId="14544D58" w:rsidR="00B13598"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7</w:t>
      </w:r>
      <w:r>
        <w:rPr>
          <w:rFonts w:ascii="Times New Roman" w:hAnsi="Times New Roman" w:cs="Times New Roman"/>
          <w:b/>
          <w:sz w:val="24"/>
        </w:rPr>
        <w:t xml:space="preserve"> Tampilan Hasil Prediksi </w:t>
      </w:r>
      <w:r w:rsidR="00EC63FA">
        <w:rPr>
          <w:rFonts w:ascii="Times New Roman" w:hAnsi="Times New Roman" w:cs="Times New Roman"/>
          <w:b/>
          <w:sz w:val="24"/>
        </w:rPr>
        <w:t>6</w:t>
      </w:r>
    </w:p>
    <w:p w14:paraId="387CC658" w14:textId="0489A173" w:rsidR="00B13598" w:rsidRDefault="00B13598" w:rsidP="00B13670">
      <w:pPr>
        <w:jc w:val="both"/>
        <w:rPr>
          <w:rFonts w:ascii="Times New Roman" w:hAnsi="Times New Roman" w:cs="Times New Roman"/>
          <w:sz w:val="24"/>
        </w:rPr>
      </w:pPr>
      <w:r>
        <w:rPr>
          <w:rFonts w:ascii="Times New Roman" w:hAnsi="Times New Roman" w:cs="Times New Roman"/>
          <w:noProof/>
          <w:sz w:val="24"/>
        </w:rPr>
        <w:drawing>
          <wp:inline distT="0" distB="0" distL="0" distR="0" wp14:anchorId="2F037984" wp14:editId="43B8141E">
            <wp:extent cx="5252085" cy="3040380"/>
            <wp:effectExtent l="0" t="0" r="5715" b="7620"/>
            <wp:docPr id="21258938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93893" name="Picture 212589389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52085" cy="3040380"/>
                    </a:xfrm>
                    <a:prstGeom prst="rect">
                      <a:avLst/>
                    </a:prstGeom>
                  </pic:spPr>
                </pic:pic>
              </a:graphicData>
            </a:graphic>
          </wp:inline>
        </w:drawing>
      </w:r>
    </w:p>
    <w:p w14:paraId="2E3B45EF" w14:textId="71C7ED01" w:rsidR="00B13598" w:rsidRDefault="00B13598" w:rsidP="00B13598">
      <w:pPr>
        <w:ind w:left="1440" w:firstLine="720"/>
        <w:jc w:val="both"/>
        <w:rPr>
          <w:rFonts w:ascii="Times New Roman" w:hAnsi="Times New Roman" w:cs="Times New Roman"/>
          <w:sz w:val="24"/>
        </w:rPr>
      </w:pPr>
      <w:r>
        <w:rPr>
          <w:rFonts w:ascii="Times New Roman" w:hAnsi="Times New Roman" w:cs="Times New Roman"/>
          <w:b/>
          <w:sz w:val="24"/>
        </w:rPr>
        <w:t>Gambar 4.</w:t>
      </w:r>
      <w:r w:rsidR="00EC63FA">
        <w:rPr>
          <w:rFonts w:ascii="Times New Roman" w:hAnsi="Times New Roman" w:cs="Times New Roman"/>
          <w:b/>
          <w:sz w:val="24"/>
        </w:rPr>
        <w:t>8</w:t>
      </w:r>
      <w:r>
        <w:rPr>
          <w:rFonts w:ascii="Times New Roman" w:hAnsi="Times New Roman" w:cs="Times New Roman"/>
          <w:b/>
          <w:sz w:val="24"/>
        </w:rPr>
        <w:t xml:space="preserve"> Tampilan Hasil Prediksi </w:t>
      </w:r>
      <w:r w:rsidR="00EC63FA">
        <w:rPr>
          <w:rFonts w:ascii="Times New Roman" w:hAnsi="Times New Roman" w:cs="Times New Roman"/>
          <w:b/>
          <w:sz w:val="24"/>
        </w:rPr>
        <w:t>7</w:t>
      </w:r>
    </w:p>
    <w:p w14:paraId="1BB27ECA" w14:textId="13B3076C" w:rsidR="00382F90" w:rsidRDefault="00382F90" w:rsidP="00382F90">
      <w:pPr>
        <w:pStyle w:val="Heading5"/>
      </w:pPr>
      <w:r>
        <w:lastRenderedPageBreak/>
        <w:t>Evaluasi</w:t>
      </w:r>
    </w:p>
    <w:p w14:paraId="025CA9E1" w14:textId="2E7B8787" w:rsidR="00900EB5" w:rsidRDefault="00253424" w:rsidP="00DA431F">
      <w:pPr>
        <w:pStyle w:val="NormalWeb"/>
        <w:spacing w:line="480" w:lineRule="auto"/>
        <w:jc w:val="both"/>
      </w:pPr>
      <w:r>
        <w:t xml:space="preserve">Hasil pengujian model CNN ditampilkan dalam bentuk </w:t>
      </w:r>
      <w:r w:rsidRPr="00CA1143">
        <w:rPr>
          <w:i/>
        </w:rPr>
        <w:t>Confusion Matrix</w:t>
      </w:r>
      <w:r>
        <w:t xml:space="preserve"> yang menunjukkan jumlah prediksi benar dan salah dari berbagai kategori usia dan gender. </w:t>
      </w:r>
      <w:r w:rsidRPr="00B62AEF">
        <w:rPr>
          <w:i/>
        </w:rPr>
        <w:t>Confusion Matrix</w:t>
      </w:r>
      <w:r>
        <w:t xml:space="preserve"> yang diperoleh adalah sebagai berikut:</w:t>
      </w:r>
    </w:p>
    <w:p w14:paraId="2F6D51BE" w14:textId="03091D8B" w:rsidR="00900EB5" w:rsidRPr="00DD382C" w:rsidRDefault="00B174BA" w:rsidP="00512173">
      <w:pPr>
        <w:jc w:val="center"/>
        <w:rPr>
          <w:rFonts w:ascii="Times New Roman" w:hAnsi="Times New Roman" w:cs="Times New Roman"/>
          <w:sz w:val="24"/>
        </w:rPr>
      </w:pPr>
      <w:r w:rsidRPr="00512173">
        <w:rPr>
          <w:noProof/>
        </w:rPr>
        <w:lastRenderedPageBreak/>
        <w:drawing>
          <wp:anchor distT="0" distB="0" distL="114300" distR="114300" simplePos="0" relativeHeight="251666432" behindDoc="0" locked="0" layoutInCell="1" allowOverlap="1" wp14:anchorId="3029FE99" wp14:editId="37C1BAF6">
            <wp:simplePos x="0" y="0"/>
            <wp:positionH relativeFrom="margin">
              <wp:posOffset>858520</wp:posOffset>
            </wp:positionH>
            <wp:positionV relativeFrom="paragraph">
              <wp:posOffset>0</wp:posOffset>
            </wp:positionV>
            <wp:extent cx="3539490" cy="3017520"/>
            <wp:effectExtent l="0" t="0" r="381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CT\Gender_Age_Detection_CNN\gender-cm.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539490"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22C19">
        <w:rPr>
          <w:rFonts w:ascii="Times New Roman" w:hAnsi="Times New Roman" w:cs="Times New Roman"/>
          <w:b/>
          <w:noProof/>
          <w:sz w:val="24"/>
        </w:rPr>
        <w:drawing>
          <wp:anchor distT="0" distB="0" distL="114300" distR="114300" simplePos="0" relativeHeight="251667456" behindDoc="0" locked="0" layoutInCell="1" allowOverlap="1" wp14:anchorId="139570E2" wp14:editId="0FBF18C5">
            <wp:simplePos x="0" y="0"/>
            <wp:positionH relativeFrom="margin">
              <wp:posOffset>537845</wp:posOffset>
            </wp:positionH>
            <wp:positionV relativeFrom="paragraph">
              <wp:posOffset>3396615</wp:posOffset>
            </wp:positionV>
            <wp:extent cx="4179570" cy="34747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CT\Gender_Age_Detection_CNN\age-cm.png"/>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4179570" cy="3474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0EB5" w:rsidRPr="00900EB5">
        <w:rPr>
          <w:rFonts w:ascii="Times New Roman" w:hAnsi="Times New Roman" w:cs="Times New Roman"/>
          <w:b/>
          <w:sz w:val="24"/>
        </w:rPr>
        <w:t>Gamb</w:t>
      </w:r>
      <w:r w:rsidR="00900EB5">
        <w:rPr>
          <w:rFonts w:ascii="Times New Roman" w:hAnsi="Times New Roman" w:cs="Times New Roman"/>
          <w:b/>
          <w:sz w:val="24"/>
        </w:rPr>
        <w:t xml:space="preserve">ar 4.3 </w:t>
      </w:r>
      <w:r w:rsidR="00900EB5" w:rsidRPr="00DD382C">
        <w:rPr>
          <w:rFonts w:ascii="Times New Roman" w:hAnsi="Times New Roman" w:cs="Times New Roman"/>
          <w:sz w:val="24"/>
        </w:rPr>
        <w:t xml:space="preserve">Hasil Evaluasi </w:t>
      </w:r>
      <w:r w:rsidR="00900EB5" w:rsidRPr="00DD382C">
        <w:rPr>
          <w:rFonts w:ascii="Times New Roman" w:hAnsi="Times New Roman" w:cs="Times New Roman"/>
          <w:i/>
          <w:sz w:val="24"/>
        </w:rPr>
        <w:t xml:space="preserve">Confusion Matrix </w:t>
      </w:r>
      <w:r w:rsidR="00900EB5" w:rsidRPr="00DD382C">
        <w:rPr>
          <w:rFonts w:ascii="Times New Roman" w:hAnsi="Times New Roman" w:cs="Times New Roman"/>
          <w:sz w:val="24"/>
        </w:rPr>
        <w:t>Jenis Kelamin</w:t>
      </w:r>
    </w:p>
    <w:p w14:paraId="1ECCF783" w14:textId="13FCAE75" w:rsidR="00900EB5" w:rsidRDefault="00900EB5" w:rsidP="00900EB5">
      <w:pPr>
        <w:jc w:val="center"/>
        <w:rPr>
          <w:rFonts w:ascii="Times New Roman" w:hAnsi="Times New Roman" w:cs="Times New Roman"/>
          <w:b/>
          <w:sz w:val="24"/>
        </w:rPr>
      </w:pPr>
    </w:p>
    <w:p w14:paraId="02FF6FC5" w14:textId="3BD373BC" w:rsidR="00900EB5" w:rsidRDefault="00900EB5" w:rsidP="00900EB5">
      <w:pPr>
        <w:jc w:val="center"/>
        <w:rPr>
          <w:rFonts w:ascii="Times New Roman" w:hAnsi="Times New Roman" w:cs="Times New Roman"/>
          <w:b/>
          <w:sz w:val="24"/>
        </w:rPr>
      </w:pPr>
      <w:r>
        <w:rPr>
          <w:rFonts w:ascii="Times New Roman" w:hAnsi="Times New Roman" w:cs="Times New Roman"/>
          <w:b/>
          <w:sz w:val="24"/>
        </w:rPr>
        <w:t xml:space="preserve">Gambar 4.4 </w:t>
      </w:r>
      <w:r w:rsidRPr="00E24157">
        <w:rPr>
          <w:rFonts w:ascii="Times New Roman" w:hAnsi="Times New Roman" w:cs="Times New Roman"/>
          <w:sz w:val="24"/>
        </w:rPr>
        <w:t xml:space="preserve">Hasil Evaluasi </w:t>
      </w:r>
      <w:r w:rsidRPr="00E24157">
        <w:rPr>
          <w:rFonts w:ascii="Times New Roman" w:hAnsi="Times New Roman" w:cs="Times New Roman"/>
          <w:i/>
          <w:sz w:val="24"/>
        </w:rPr>
        <w:t xml:space="preserve">Confusion Matrix </w:t>
      </w:r>
      <w:r w:rsidRPr="00E24157">
        <w:rPr>
          <w:rFonts w:ascii="Times New Roman" w:hAnsi="Times New Roman" w:cs="Times New Roman"/>
          <w:sz w:val="24"/>
        </w:rPr>
        <w:t>Usia</w:t>
      </w:r>
    </w:p>
    <w:p w14:paraId="2F7E26CA" w14:textId="42DFAEBC" w:rsidR="00861A9C" w:rsidRDefault="00861A9C" w:rsidP="00FD6A76">
      <w:pPr>
        <w:spacing w:line="480" w:lineRule="auto"/>
        <w:jc w:val="center"/>
        <w:rPr>
          <w:rFonts w:ascii="Times New Roman" w:hAnsi="Times New Roman" w:cs="Times New Roman"/>
          <w:b/>
          <w:sz w:val="24"/>
        </w:rPr>
      </w:pPr>
    </w:p>
    <w:p w14:paraId="51C5CF8A" w14:textId="7B1EE204" w:rsidR="00861A9C" w:rsidRPr="00861A9C" w:rsidRDefault="00861A9C" w:rsidP="00FD6A76">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lastRenderedPageBreak/>
        <w:t xml:space="preserve">Berdasarkan </w:t>
      </w:r>
      <w:r w:rsidRPr="001B360E">
        <w:rPr>
          <w:rFonts w:ascii="Times New Roman" w:eastAsia="Times New Roman" w:hAnsi="Times New Roman" w:cs="Times New Roman"/>
          <w:i/>
          <w:kern w:val="0"/>
          <w:sz w:val="24"/>
          <w:szCs w:val="24"/>
          <w14:ligatures w14:val="none"/>
        </w:rPr>
        <w:t>Confusion Matrix</w:t>
      </w:r>
      <w:r w:rsidRPr="00861A9C">
        <w:rPr>
          <w:rFonts w:ascii="Times New Roman" w:eastAsia="Times New Roman" w:hAnsi="Times New Roman" w:cs="Times New Roman"/>
          <w:kern w:val="0"/>
          <w:sz w:val="24"/>
          <w:szCs w:val="24"/>
          <w14:ligatures w14:val="none"/>
        </w:rPr>
        <w:t xml:space="preserve"> di atas, dapat dihitung beberapa metrik evaluasi model:</w:t>
      </w:r>
    </w:p>
    <w:p w14:paraId="2CB7C936" w14:textId="39D39637" w:rsidR="00861A9C" w:rsidRPr="00861A9C"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Akurasi (</w:t>
      </w:r>
      <w:r w:rsidRPr="00F70BE9">
        <w:rPr>
          <w:rFonts w:ascii="Times New Roman" w:eastAsia="Times New Roman" w:hAnsi="Times New Roman" w:cs="Times New Roman"/>
          <w:bCs/>
          <w:i/>
          <w:kern w:val="0"/>
          <w:sz w:val="24"/>
          <w:szCs w:val="24"/>
          <w14:ligatures w14:val="none"/>
        </w:rPr>
        <w:t>Accuracy</w:t>
      </w:r>
      <w:r w:rsidRPr="00FA2BAB">
        <w:rPr>
          <w:rFonts w:ascii="Times New Roman" w:eastAsia="Times New Roman" w:hAnsi="Times New Roman" w:cs="Times New Roman"/>
          <w:bCs/>
          <w:kern w:val="0"/>
          <w:sz w:val="24"/>
          <w:szCs w:val="24"/>
          <w14:ligatures w14:val="none"/>
        </w:rPr>
        <w:t>)</w:t>
      </w:r>
      <w:r w:rsidRPr="00861A9C">
        <w:rPr>
          <w:rFonts w:ascii="Times New Roman" w:eastAsia="Times New Roman" w:hAnsi="Times New Roman" w:cs="Times New Roman"/>
          <w:kern w:val="0"/>
          <w:sz w:val="24"/>
          <w:szCs w:val="24"/>
          <w14:ligatures w14:val="none"/>
        </w:rPr>
        <w:t xml:space="preserve"> Dari perhitungan, diperoleh akurasi untuk:</w:t>
      </w:r>
    </w:p>
    <w:p w14:paraId="21AEDB8F" w14:textId="0C1A268C"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w:t>
      </w:r>
      <w:r w:rsidRPr="00CE7249">
        <w:rPr>
          <w:rFonts w:ascii="Times New Roman" w:eastAsia="Times New Roman" w:hAnsi="Times New Roman" w:cs="Times New Roman"/>
          <w:i/>
          <w:kern w:val="0"/>
          <w:sz w:val="24"/>
          <w:szCs w:val="24"/>
          <w14:ligatures w14:val="none"/>
        </w:rPr>
        <w:t>Gender</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2</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99</w:t>
      </w:r>
      <w:r w:rsidRPr="00FA2BAB">
        <w:rPr>
          <w:rFonts w:ascii="Times New Roman" w:eastAsia="Times New Roman" w:hAnsi="Times New Roman" w:cs="Times New Roman"/>
          <w:bCs/>
          <w:kern w:val="0"/>
          <w:sz w:val="24"/>
          <w:szCs w:val="24"/>
          <w14:ligatures w14:val="none"/>
        </w:rPr>
        <w:t>%</w:t>
      </w:r>
    </w:p>
    <w:p w14:paraId="4C29C69A" w14:textId="2C451190"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Usia: </w:t>
      </w:r>
      <w:r w:rsidRPr="00FA2BAB">
        <w:rPr>
          <w:rFonts w:ascii="Times New Roman" w:eastAsia="Times New Roman" w:hAnsi="Times New Roman" w:cs="Times New Roman"/>
          <w:bCs/>
          <w:kern w:val="0"/>
          <w:sz w:val="24"/>
          <w:szCs w:val="24"/>
          <w14:ligatures w14:val="none"/>
        </w:rPr>
        <w:t xml:space="preserve">Berdasarkan masing-masing </w:t>
      </w:r>
      <w:r w:rsidR="006E4643">
        <w:rPr>
          <w:rFonts w:ascii="Times New Roman" w:eastAsia="Times New Roman" w:hAnsi="Times New Roman" w:cs="Times New Roman"/>
          <w:bCs/>
          <w:kern w:val="0"/>
          <w:sz w:val="24"/>
          <w:szCs w:val="24"/>
          <w14:ligatures w14:val="none"/>
        </w:rPr>
        <w:t>usia</w:t>
      </w:r>
    </w:p>
    <w:p w14:paraId="79B4F0FC" w14:textId="5CCC1FF3" w:rsidR="00861A9C" w:rsidRPr="00861A9C"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Presisi (</w:t>
      </w:r>
      <w:r w:rsidRPr="00C13D39">
        <w:rPr>
          <w:rFonts w:ascii="Times New Roman" w:eastAsia="Times New Roman" w:hAnsi="Times New Roman" w:cs="Times New Roman"/>
          <w:bCs/>
          <w:i/>
          <w:kern w:val="0"/>
          <w:sz w:val="24"/>
          <w:szCs w:val="24"/>
          <w14:ligatures w14:val="none"/>
        </w:rPr>
        <w:t>Precision</w:t>
      </w:r>
      <w:r w:rsidRPr="00FA2BAB">
        <w:rPr>
          <w:rFonts w:ascii="Times New Roman" w:eastAsia="Times New Roman" w:hAnsi="Times New Roman" w:cs="Times New Roman"/>
          <w:bCs/>
          <w:kern w:val="0"/>
          <w:sz w:val="24"/>
          <w:szCs w:val="24"/>
          <w14:ligatures w14:val="none"/>
        </w:rPr>
        <w:t>)</w:t>
      </w:r>
      <w:r w:rsidRPr="00861A9C">
        <w:rPr>
          <w:rFonts w:ascii="Times New Roman" w:eastAsia="Times New Roman" w:hAnsi="Times New Roman" w:cs="Times New Roman"/>
          <w:kern w:val="0"/>
          <w:sz w:val="24"/>
          <w:szCs w:val="24"/>
          <w14:ligatures w14:val="none"/>
        </w:rPr>
        <w:t xml:space="preserve"> </w:t>
      </w:r>
    </w:p>
    <w:p w14:paraId="2D8DFB18" w14:textId="2F9A4C8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w:t>
      </w:r>
      <w:r w:rsidRPr="00CE7249">
        <w:rPr>
          <w:rFonts w:ascii="Times New Roman" w:eastAsia="Times New Roman" w:hAnsi="Times New Roman" w:cs="Times New Roman"/>
          <w:i/>
          <w:kern w:val="0"/>
          <w:sz w:val="24"/>
          <w:szCs w:val="24"/>
          <w14:ligatures w14:val="none"/>
        </w:rPr>
        <w:t>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0</w:t>
      </w:r>
      <w:r w:rsidRPr="00FA2BAB">
        <w:rPr>
          <w:rFonts w:ascii="Times New Roman" w:eastAsia="Times New Roman" w:hAnsi="Times New Roman" w:cs="Times New Roman"/>
          <w:bCs/>
          <w:kern w:val="0"/>
          <w:sz w:val="24"/>
          <w:szCs w:val="24"/>
          <w14:ligatures w14:val="none"/>
        </w:rPr>
        <w:t>.9</w:t>
      </w:r>
      <w:r w:rsidR="00F373F3">
        <w:rPr>
          <w:rFonts w:ascii="Times New Roman" w:eastAsia="Times New Roman" w:hAnsi="Times New Roman" w:cs="Times New Roman"/>
          <w:bCs/>
          <w:kern w:val="0"/>
          <w:sz w:val="24"/>
          <w:szCs w:val="24"/>
          <w14:ligatures w14:val="none"/>
        </w:rPr>
        <w:t>5</w:t>
      </w:r>
      <w:r w:rsidRPr="00FA2BAB">
        <w:rPr>
          <w:rFonts w:ascii="Times New Roman" w:eastAsia="Times New Roman" w:hAnsi="Times New Roman" w:cs="Times New Roman"/>
          <w:bCs/>
          <w:kern w:val="0"/>
          <w:sz w:val="24"/>
          <w:szCs w:val="24"/>
          <w14:ligatures w14:val="none"/>
        </w:rPr>
        <w:t>%</w:t>
      </w:r>
    </w:p>
    <w:p w14:paraId="3AE691D3" w14:textId="5A0CDCC1"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w:t>
      </w:r>
      <w:r w:rsidRPr="00CE7249">
        <w:rPr>
          <w:rFonts w:ascii="Times New Roman" w:eastAsia="Times New Roman" w:hAnsi="Times New Roman" w:cs="Times New Roman"/>
          <w:i/>
          <w:kern w:val="0"/>
          <w:sz w:val="24"/>
          <w:szCs w:val="24"/>
          <w14:ligatures w14:val="none"/>
        </w:rPr>
        <w:t>Fe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4</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47</w:t>
      </w:r>
      <w:r w:rsidRPr="00FA2BAB">
        <w:rPr>
          <w:rFonts w:ascii="Times New Roman" w:eastAsia="Times New Roman" w:hAnsi="Times New Roman" w:cs="Times New Roman"/>
          <w:bCs/>
          <w:kern w:val="0"/>
          <w:sz w:val="24"/>
          <w:szCs w:val="24"/>
          <w14:ligatures w14:val="none"/>
        </w:rPr>
        <w:t>%</w:t>
      </w:r>
    </w:p>
    <w:p w14:paraId="3A7517C8" w14:textId="44B701A2"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rata-rata untuk deteksi usia: </w:t>
      </w:r>
      <w:r w:rsidRPr="00FA2BAB">
        <w:rPr>
          <w:rFonts w:ascii="Times New Roman" w:eastAsia="Times New Roman" w:hAnsi="Times New Roman" w:cs="Times New Roman"/>
          <w:bCs/>
          <w:kern w:val="0"/>
          <w:sz w:val="24"/>
          <w:szCs w:val="24"/>
          <w14:ligatures w14:val="none"/>
        </w:rPr>
        <w:t xml:space="preserve">Bervariasi untuk tiap </w:t>
      </w:r>
      <w:r w:rsidR="006E4643">
        <w:rPr>
          <w:rFonts w:ascii="Times New Roman" w:eastAsia="Times New Roman" w:hAnsi="Times New Roman" w:cs="Times New Roman"/>
          <w:bCs/>
          <w:kern w:val="0"/>
          <w:sz w:val="24"/>
          <w:szCs w:val="24"/>
          <w14:ligatures w14:val="none"/>
        </w:rPr>
        <w:t>usia</w:t>
      </w:r>
    </w:p>
    <w:p w14:paraId="391E1C1D" w14:textId="77777777" w:rsidR="00861A9C" w:rsidRPr="00C13D39"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i/>
          <w:kern w:val="0"/>
          <w:sz w:val="24"/>
          <w:szCs w:val="24"/>
          <w14:ligatures w14:val="none"/>
        </w:rPr>
      </w:pPr>
      <w:r w:rsidRPr="00C13D39">
        <w:rPr>
          <w:rFonts w:ascii="Times New Roman" w:eastAsia="Times New Roman" w:hAnsi="Times New Roman" w:cs="Times New Roman"/>
          <w:bCs/>
          <w:i/>
          <w:kern w:val="0"/>
          <w:sz w:val="24"/>
          <w:szCs w:val="24"/>
          <w14:ligatures w14:val="none"/>
        </w:rPr>
        <w:t>Recall</w:t>
      </w:r>
      <w:r w:rsidRPr="00C13D39">
        <w:rPr>
          <w:rFonts w:ascii="Times New Roman" w:eastAsia="Times New Roman" w:hAnsi="Times New Roman" w:cs="Times New Roman"/>
          <w:i/>
          <w:kern w:val="0"/>
          <w:sz w:val="24"/>
          <w:szCs w:val="24"/>
          <w14:ligatures w14:val="none"/>
        </w:rPr>
        <w:t xml:space="preserve"> </w:t>
      </w:r>
    </w:p>
    <w:p w14:paraId="532950D0" w14:textId="0CECBBB5"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untuk </w:t>
      </w:r>
      <w:r w:rsidRPr="00CE7249">
        <w:rPr>
          <w:rFonts w:ascii="Times New Roman" w:eastAsia="Times New Roman" w:hAnsi="Times New Roman" w:cs="Times New Roman"/>
          <w:i/>
          <w:kern w:val="0"/>
          <w:sz w:val="24"/>
          <w:szCs w:val="24"/>
          <w14:ligatures w14:val="none"/>
        </w:rPr>
        <w:t>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w:t>
      </w:r>
      <w:r w:rsidRPr="00FA2BAB">
        <w:rPr>
          <w:rFonts w:ascii="Times New Roman" w:eastAsia="Times New Roman" w:hAnsi="Times New Roman" w:cs="Times New Roman"/>
          <w:bCs/>
          <w:kern w:val="0"/>
          <w:sz w:val="24"/>
          <w:szCs w:val="24"/>
          <w14:ligatures w14:val="none"/>
        </w:rPr>
        <w:t>5.</w:t>
      </w:r>
      <w:r w:rsidR="00F373F3">
        <w:rPr>
          <w:rFonts w:ascii="Times New Roman" w:eastAsia="Times New Roman" w:hAnsi="Times New Roman" w:cs="Times New Roman"/>
          <w:bCs/>
          <w:kern w:val="0"/>
          <w:sz w:val="24"/>
          <w:szCs w:val="24"/>
          <w14:ligatures w14:val="none"/>
        </w:rPr>
        <w:t>15</w:t>
      </w:r>
      <w:r w:rsidRPr="00FA2BAB">
        <w:rPr>
          <w:rFonts w:ascii="Times New Roman" w:eastAsia="Times New Roman" w:hAnsi="Times New Roman" w:cs="Times New Roman"/>
          <w:bCs/>
          <w:kern w:val="0"/>
          <w:sz w:val="24"/>
          <w:szCs w:val="24"/>
          <w14:ligatures w14:val="none"/>
        </w:rPr>
        <w:t>%</w:t>
      </w:r>
    </w:p>
    <w:p w14:paraId="730E11F4" w14:textId="7F9B5A65"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untuk </w:t>
      </w:r>
      <w:r w:rsidRPr="00CE7249">
        <w:rPr>
          <w:rFonts w:ascii="Times New Roman" w:eastAsia="Times New Roman" w:hAnsi="Times New Roman" w:cs="Times New Roman"/>
          <w:i/>
          <w:kern w:val="0"/>
          <w:sz w:val="24"/>
          <w:szCs w:val="24"/>
          <w14:ligatures w14:val="none"/>
        </w:rPr>
        <w:t>Fe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0</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12</w:t>
      </w:r>
      <w:r w:rsidRPr="00FA2BAB">
        <w:rPr>
          <w:rFonts w:ascii="Times New Roman" w:eastAsia="Times New Roman" w:hAnsi="Times New Roman" w:cs="Times New Roman"/>
          <w:bCs/>
          <w:kern w:val="0"/>
          <w:sz w:val="24"/>
          <w:szCs w:val="24"/>
          <w14:ligatures w14:val="none"/>
        </w:rPr>
        <w:t>%</w:t>
      </w:r>
    </w:p>
    <w:p w14:paraId="7DD3A809" w14:textId="1055A313"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rata-rata untuk deteksi usia: </w:t>
      </w:r>
      <w:r w:rsidRPr="00FA2BAB">
        <w:rPr>
          <w:rFonts w:ascii="Times New Roman" w:eastAsia="Times New Roman" w:hAnsi="Times New Roman" w:cs="Times New Roman"/>
          <w:bCs/>
          <w:kern w:val="0"/>
          <w:sz w:val="24"/>
          <w:szCs w:val="24"/>
          <w14:ligatures w14:val="none"/>
        </w:rPr>
        <w:t xml:space="preserve">Bervariasi untuk tiap </w:t>
      </w:r>
      <w:r w:rsidR="006E4643">
        <w:rPr>
          <w:rFonts w:ascii="Times New Roman" w:eastAsia="Times New Roman" w:hAnsi="Times New Roman" w:cs="Times New Roman"/>
          <w:bCs/>
          <w:kern w:val="0"/>
          <w:sz w:val="24"/>
          <w:szCs w:val="24"/>
          <w14:ligatures w14:val="none"/>
        </w:rPr>
        <w:t>usia</w:t>
      </w:r>
    </w:p>
    <w:p w14:paraId="3BE25EC6" w14:textId="77777777" w:rsidR="00861A9C" w:rsidRPr="00972003"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i/>
          <w:kern w:val="0"/>
          <w:sz w:val="24"/>
          <w:szCs w:val="24"/>
          <w14:ligatures w14:val="none"/>
        </w:rPr>
      </w:pPr>
      <w:r w:rsidRPr="00972003">
        <w:rPr>
          <w:rFonts w:ascii="Times New Roman" w:eastAsia="Times New Roman" w:hAnsi="Times New Roman" w:cs="Times New Roman"/>
          <w:bCs/>
          <w:i/>
          <w:kern w:val="0"/>
          <w:sz w:val="24"/>
          <w:szCs w:val="24"/>
          <w14:ligatures w14:val="none"/>
        </w:rPr>
        <w:t>F1-Score</w:t>
      </w:r>
      <w:r w:rsidRPr="00972003">
        <w:rPr>
          <w:rFonts w:ascii="Times New Roman" w:eastAsia="Times New Roman" w:hAnsi="Times New Roman" w:cs="Times New Roman"/>
          <w:i/>
          <w:kern w:val="0"/>
          <w:sz w:val="24"/>
          <w:szCs w:val="24"/>
          <w14:ligatures w14:val="none"/>
        </w:rPr>
        <w:t xml:space="preserve"> </w:t>
      </w:r>
    </w:p>
    <w:p w14:paraId="765AB55B" w14:textId="3FCA121F"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untuk Male: </w:t>
      </w:r>
      <w:r w:rsidR="00F373F3">
        <w:rPr>
          <w:rFonts w:ascii="Times New Roman" w:eastAsia="Times New Roman" w:hAnsi="Times New Roman" w:cs="Times New Roman"/>
          <w:bCs/>
          <w:kern w:val="0"/>
          <w:sz w:val="24"/>
          <w:szCs w:val="24"/>
          <w14:ligatures w14:val="none"/>
        </w:rPr>
        <w:t>82</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99</w:t>
      </w:r>
      <w:r w:rsidRPr="00FA2BAB">
        <w:rPr>
          <w:rFonts w:ascii="Times New Roman" w:eastAsia="Times New Roman" w:hAnsi="Times New Roman" w:cs="Times New Roman"/>
          <w:bCs/>
          <w:kern w:val="0"/>
          <w:sz w:val="24"/>
          <w:szCs w:val="24"/>
          <w14:ligatures w14:val="none"/>
        </w:rPr>
        <w:t>%</w:t>
      </w:r>
    </w:p>
    <w:p w14:paraId="10EC65B0" w14:textId="6AB1AB9E"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untuk Female: </w:t>
      </w:r>
      <w:r w:rsidR="00F373F3">
        <w:rPr>
          <w:rFonts w:ascii="Times New Roman" w:eastAsia="Times New Roman" w:hAnsi="Times New Roman" w:cs="Times New Roman"/>
          <w:bCs/>
          <w:kern w:val="0"/>
          <w:sz w:val="24"/>
          <w:szCs w:val="24"/>
          <w14:ligatures w14:val="none"/>
        </w:rPr>
        <w:t>82</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24</w:t>
      </w:r>
      <w:r w:rsidRPr="00FA2BAB">
        <w:rPr>
          <w:rFonts w:ascii="Times New Roman" w:eastAsia="Times New Roman" w:hAnsi="Times New Roman" w:cs="Times New Roman"/>
          <w:bCs/>
          <w:kern w:val="0"/>
          <w:sz w:val="24"/>
          <w:szCs w:val="24"/>
          <w14:ligatures w14:val="none"/>
        </w:rPr>
        <w:t>%</w:t>
      </w:r>
    </w:p>
    <w:p w14:paraId="4E020168" w14:textId="5FDB5534" w:rsidR="00861A9C" w:rsidRPr="00673CE7"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rata-rata untuk deteksi usia: </w:t>
      </w:r>
      <w:r w:rsidRPr="00FA2BAB">
        <w:rPr>
          <w:rFonts w:ascii="Times New Roman" w:eastAsia="Times New Roman" w:hAnsi="Times New Roman" w:cs="Times New Roman"/>
          <w:bCs/>
          <w:kern w:val="0"/>
          <w:sz w:val="24"/>
          <w:szCs w:val="24"/>
          <w14:ligatures w14:val="none"/>
        </w:rPr>
        <w:t xml:space="preserve">Bervariasi untuk tiap </w:t>
      </w:r>
      <w:r w:rsidR="006E4643">
        <w:rPr>
          <w:rFonts w:ascii="Times New Roman" w:eastAsia="Times New Roman" w:hAnsi="Times New Roman" w:cs="Times New Roman"/>
          <w:bCs/>
          <w:kern w:val="0"/>
          <w:sz w:val="24"/>
          <w:szCs w:val="24"/>
          <w14:ligatures w14:val="none"/>
        </w:rPr>
        <w:t>usia</w:t>
      </w:r>
    </w:p>
    <w:p w14:paraId="6CF179D5" w14:textId="70AC6188" w:rsidR="00673CE7" w:rsidRDefault="00944640" w:rsidP="00944640">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Begitu juga dengan hasil </w:t>
      </w:r>
      <w:r w:rsidRPr="00944640">
        <w:rPr>
          <w:rFonts w:ascii="Times New Roman" w:eastAsia="Times New Roman" w:hAnsi="Times New Roman" w:cs="Times New Roman"/>
          <w:i/>
          <w:kern w:val="0"/>
          <w:sz w:val="24"/>
          <w:szCs w:val="24"/>
          <w14:ligatures w14:val="none"/>
        </w:rPr>
        <w:t>plot loss</w:t>
      </w:r>
      <w:r>
        <w:rPr>
          <w:rFonts w:ascii="Times New Roman" w:eastAsia="Times New Roman" w:hAnsi="Times New Roman" w:cs="Times New Roman"/>
          <w:i/>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dan </w:t>
      </w:r>
      <w:r>
        <w:rPr>
          <w:rFonts w:ascii="Times New Roman" w:eastAsia="Times New Roman" w:hAnsi="Times New Roman" w:cs="Times New Roman"/>
          <w:i/>
          <w:kern w:val="0"/>
          <w:sz w:val="24"/>
          <w:szCs w:val="24"/>
          <w14:ligatures w14:val="none"/>
        </w:rPr>
        <w:t xml:space="preserve">accuracy </w:t>
      </w:r>
      <w:r>
        <w:rPr>
          <w:rFonts w:ascii="Times New Roman" w:eastAsia="Times New Roman" w:hAnsi="Times New Roman" w:cs="Times New Roman"/>
          <w:kern w:val="0"/>
          <w:sz w:val="24"/>
          <w:szCs w:val="24"/>
          <w14:ligatures w14:val="none"/>
        </w:rPr>
        <w:t xml:space="preserve">dari data </w:t>
      </w:r>
      <w:r>
        <w:rPr>
          <w:rFonts w:ascii="Times New Roman" w:eastAsia="Times New Roman" w:hAnsi="Times New Roman" w:cs="Times New Roman"/>
          <w:i/>
          <w:kern w:val="0"/>
          <w:sz w:val="24"/>
          <w:szCs w:val="24"/>
          <w14:ligatures w14:val="none"/>
        </w:rPr>
        <w:t xml:space="preserve">training </w:t>
      </w:r>
      <w:r>
        <w:rPr>
          <w:rFonts w:ascii="Times New Roman" w:eastAsia="Times New Roman" w:hAnsi="Times New Roman" w:cs="Times New Roman"/>
          <w:kern w:val="0"/>
          <w:sz w:val="24"/>
          <w:szCs w:val="24"/>
          <w14:ligatures w14:val="none"/>
        </w:rPr>
        <w:t>dan validasi, berikut pada gambar 4.5</w:t>
      </w:r>
    </w:p>
    <w:p w14:paraId="3EB0CE68" w14:textId="6B4B3E16" w:rsidR="00944640" w:rsidRPr="00944640" w:rsidRDefault="00944640" w:rsidP="00944640">
      <w:pPr>
        <w:pStyle w:val="NormalWeb"/>
        <w:jc w:val="center"/>
      </w:pPr>
      <w:r w:rsidRPr="00944640">
        <w:rPr>
          <w:b/>
          <w:noProof/>
        </w:rPr>
        <w:lastRenderedPageBreak/>
        <w:drawing>
          <wp:anchor distT="0" distB="0" distL="114300" distR="114300" simplePos="0" relativeHeight="251668480" behindDoc="0" locked="0" layoutInCell="1" allowOverlap="1" wp14:anchorId="142A5E4E" wp14:editId="1716BB02">
            <wp:simplePos x="0" y="0"/>
            <wp:positionH relativeFrom="margin">
              <wp:posOffset>-1905</wp:posOffset>
            </wp:positionH>
            <wp:positionV relativeFrom="paragraph">
              <wp:posOffset>0</wp:posOffset>
            </wp:positionV>
            <wp:extent cx="5257800" cy="2468880"/>
            <wp:effectExtent l="0" t="0" r="0" b="7620"/>
            <wp:wrapTopAndBottom/>
            <wp:docPr id="6" name="Picture 6" descr="C:\Users\HP\Downloads\Documents\732ac315-ea7f-4e49-9f52-c1327a7fe9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ocuments\732ac315-ea7f-4e49-9f52-c1327a7fe9a4.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7800" cy="2468880"/>
                    </a:xfrm>
                    <a:prstGeom prst="rect">
                      <a:avLst/>
                    </a:prstGeom>
                    <a:noFill/>
                    <a:ln>
                      <a:noFill/>
                    </a:ln>
                  </pic:spPr>
                </pic:pic>
              </a:graphicData>
            </a:graphic>
          </wp:anchor>
        </w:drawing>
      </w:r>
      <w:r w:rsidRPr="00944640">
        <w:rPr>
          <w:b/>
        </w:rPr>
        <w:t>Gambar 4.5</w:t>
      </w:r>
      <w:r>
        <w:rPr>
          <w:b/>
        </w:rPr>
        <w:t xml:space="preserve"> </w:t>
      </w:r>
      <w:r>
        <w:t xml:space="preserve">Hasil </w:t>
      </w:r>
      <w:r>
        <w:rPr>
          <w:i/>
        </w:rPr>
        <w:t xml:space="preserve">Plot Loss </w:t>
      </w:r>
      <w:r>
        <w:t xml:space="preserve">dan </w:t>
      </w:r>
      <w:r>
        <w:rPr>
          <w:i/>
        </w:rPr>
        <w:t>Accuracy</w:t>
      </w:r>
    </w:p>
    <w:p w14:paraId="202684FC" w14:textId="6031C936" w:rsidR="00944640" w:rsidRDefault="00E546E8" w:rsidP="00944640">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Dari gambar tersebut dapat disimpulkan bahwa:</w:t>
      </w:r>
    </w:p>
    <w:p w14:paraId="71010716" w14:textId="5C866CAE"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Style w:val="Strong"/>
          <w:rFonts w:ascii="Times New Roman" w:hAnsi="Times New Roman" w:cs="Times New Roman"/>
          <w:b w:val="0"/>
          <w:sz w:val="24"/>
          <w:szCs w:val="24"/>
        </w:rPr>
        <w:t>Polanya Menurun</w:t>
      </w:r>
      <w:r>
        <w:rPr>
          <w:rStyle w:val="Strong"/>
          <w:rFonts w:ascii="Times New Roman" w:hAnsi="Times New Roman" w:cs="Times New Roman"/>
          <w:b w:val="0"/>
          <w:sz w:val="24"/>
          <w:szCs w:val="24"/>
        </w:rPr>
        <w:t>,</w:t>
      </w:r>
      <w:r w:rsidRPr="00E546E8">
        <w:rPr>
          <w:rFonts w:ascii="Times New Roman" w:hAnsi="Times New Roman" w:cs="Times New Roman"/>
          <w:sz w:val="24"/>
          <w:szCs w:val="24"/>
        </w:rPr>
        <w:t xml:space="preserve"> </w:t>
      </w:r>
      <w:r>
        <w:rPr>
          <w:rFonts w:ascii="Times New Roman" w:hAnsi="Times New Roman" w:cs="Times New Roman"/>
          <w:sz w:val="24"/>
          <w:szCs w:val="24"/>
        </w:rPr>
        <w:t>b</w:t>
      </w:r>
      <w:r w:rsidRPr="00E546E8">
        <w:rPr>
          <w:rFonts w:ascii="Times New Roman" w:hAnsi="Times New Roman" w:cs="Times New Roman"/>
          <w:sz w:val="24"/>
          <w:szCs w:val="24"/>
        </w:rPr>
        <w:t>aik train loss (biru) maupun validation loss (merah) mengalami penurunan seiring bertambahnya epoch, yang menunjukkan bahwa model sedang belajar dengan baik.</w:t>
      </w:r>
    </w:p>
    <w:p w14:paraId="35E05F17" w14:textId="35F36F17"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t xml:space="preserve">Stabil Setelah </w:t>
      </w:r>
      <w:r w:rsidRPr="00E546E8">
        <w:rPr>
          <w:rFonts w:ascii="Times New Roman" w:eastAsia="Times New Roman" w:hAnsi="Times New Roman" w:cs="Times New Roman"/>
          <w:i/>
          <w:kern w:val="0"/>
          <w:sz w:val="24"/>
          <w:szCs w:val="24"/>
          <w14:ligatures w14:val="none"/>
        </w:rPr>
        <w:t>Epoch</w:t>
      </w:r>
      <w:r>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kern w:val="0"/>
          <w:sz w:val="24"/>
          <w:szCs w:val="24"/>
          <w14:ligatures w14:val="none"/>
        </w:rPr>
        <w:t>30</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p</w:t>
      </w:r>
      <w:r w:rsidRPr="00E546E8">
        <w:rPr>
          <w:rFonts w:ascii="Times New Roman" w:eastAsia="Times New Roman" w:hAnsi="Times New Roman" w:cs="Times New Roman"/>
          <w:kern w:val="0"/>
          <w:sz w:val="24"/>
          <w:szCs w:val="24"/>
          <w14:ligatures w14:val="none"/>
        </w:rPr>
        <w:t>ada sekitar epoch ke-30, loss mulai mendekati nilai minimum dan tidak banyak berubah, yang menandakan model telah mulai konvergen.</w:t>
      </w:r>
    </w:p>
    <w:p w14:paraId="7BACC0F4" w14:textId="2964146E"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t xml:space="preserve">Sedikit Fluktuasi di </w:t>
      </w:r>
      <w:r w:rsidRPr="00E546E8">
        <w:rPr>
          <w:rFonts w:ascii="Times New Roman" w:eastAsia="Times New Roman" w:hAnsi="Times New Roman" w:cs="Times New Roman"/>
          <w:i/>
          <w:kern w:val="0"/>
          <w:sz w:val="24"/>
          <w:szCs w:val="24"/>
          <w14:ligatures w14:val="none"/>
        </w:rPr>
        <w:t>Validation Loss</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Validation</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loss</w:t>
      </w:r>
      <w:r w:rsidRPr="00E546E8">
        <w:rPr>
          <w:rFonts w:ascii="Times New Roman" w:eastAsia="Times New Roman" w:hAnsi="Times New Roman" w:cs="Times New Roman"/>
          <w:kern w:val="0"/>
          <w:sz w:val="24"/>
          <w:szCs w:val="24"/>
          <w14:ligatures w14:val="none"/>
        </w:rPr>
        <w:t xml:space="preserve"> mengalami sedikit fluktuasi setelah </w:t>
      </w:r>
      <w:r w:rsidRPr="00E546E8">
        <w:rPr>
          <w:rFonts w:ascii="Times New Roman" w:eastAsia="Times New Roman" w:hAnsi="Times New Roman" w:cs="Times New Roman"/>
          <w:i/>
          <w:kern w:val="0"/>
          <w:sz w:val="24"/>
          <w:szCs w:val="24"/>
          <w14:ligatures w14:val="none"/>
        </w:rPr>
        <w:t>epoch</w:t>
      </w:r>
      <w:r w:rsidRPr="00E546E8">
        <w:rPr>
          <w:rFonts w:ascii="Times New Roman" w:eastAsia="Times New Roman" w:hAnsi="Times New Roman" w:cs="Times New Roman"/>
          <w:kern w:val="0"/>
          <w:sz w:val="24"/>
          <w:szCs w:val="24"/>
          <w14:ligatures w14:val="none"/>
        </w:rPr>
        <w:t xml:space="preserve"> ke-30, yang bisa disebabkan oleh </w:t>
      </w:r>
      <w:r w:rsidRPr="00E546E8">
        <w:rPr>
          <w:rFonts w:ascii="Times New Roman" w:eastAsia="Times New Roman" w:hAnsi="Times New Roman" w:cs="Times New Roman"/>
          <w:i/>
          <w:kern w:val="0"/>
          <w:sz w:val="24"/>
          <w:szCs w:val="24"/>
          <w14:ligatures w14:val="none"/>
        </w:rPr>
        <w:t>overfitting</w:t>
      </w:r>
      <w:r w:rsidRPr="00E546E8">
        <w:rPr>
          <w:rFonts w:ascii="Times New Roman" w:eastAsia="Times New Roman" w:hAnsi="Times New Roman" w:cs="Times New Roman"/>
          <w:kern w:val="0"/>
          <w:sz w:val="24"/>
          <w:szCs w:val="24"/>
          <w14:ligatures w14:val="none"/>
        </w:rPr>
        <w:t xml:space="preserve"> ringan terhadap data latih.</w:t>
      </w:r>
    </w:p>
    <w:p w14:paraId="2C042442" w14:textId="197D1619" w:rsid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t xml:space="preserve">Perbedaan </w:t>
      </w:r>
      <w:r w:rsidRPr="00E546E8">
        <w:rPr>
          <w:rFonts w:ascii="Times New Roman" w:eastAsia="Times New Roman" w:hAnsi="Times New Roman" w:cs="Times New Roman"/>
          <w:i/>
          <w:kern w:val="0"/>
          <w:sz w:val="24"/>
          <w:szCs w:val="24"/>
          <w14:ligatures w14:val="none"/>
        </w:rPr>
        <w:t>Train &amp; Validation Loss</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Validation</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loss</w:t>
      </w:r>
      <w:r w:rsidRPr="00E546E8">
        <w:rPr>
          <w:rFonts w:ascii="Times New Roman" w:eastAsia="Times New Roman" w:hAnsi="Times New Roman" w:cs="Times New Roman"/>
          <w:kern w:val="0"/>
          <w:sz w:val="24"/>
          <w:szCs w:val="24"/>
          <w14:ligatures w14:val="none"/>
        </w:rPr>
        <w:t xml:space="preserve"> tetap lebih tinggi dari </w:t>
      </w:r>
      <w:r w:rsidRPr="00E546E8">
        <w:rPr>
          <w:rFonts w:ascii="Times New Roman" w:eastAsia="Times New Roman" w:hAnsi="Times New Roman" w:cs="Times New Roman"/>
          <w:i/>
          <w:kern w:val="0"/>
          <w:sz w:val="24"/>
          <w:szCs w:val="24"/>
          <w14:ligatures w14:val="none"/>
        </w:rPr>
        <w:t>train</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loss</w:t>
      </w:r>
      <w:r w:rsidRPr="00E546E8">
        <w:rPr>
          <w:rFonts w:ascii="Times New Roman" w:eastAsia="Times New Roman" w:hAnsi="Times New Roman" w:cs="Times New Roman"/>
          <w:kern w:val="0"/>
          <w:sz w:val="24"/>
          <w:szCs w:val="24"/>
          <w14:ligatures w14:val="none"/>
        </w:rPr>
        <w:t xml:space="preserve">, yang menunjukkan adanya kemungkinan </w:t>
      </w:r>
      <w:r w:rsidRPr="00E546E8">
        <w:rPr>
          <w:rFonts w:ascii="Times New Roman" w:eastAsia="Times New Roman" w:hAnsi="Times New Roman" w:cs="Times New Roman"/>
          <w:i/>
          <w:kern w:val="0"/>
          <w:sz w:val="24"/>
          <w:szCs w:val="24"/>
          <w14:ligatures w14:val="none"/>
        </w:rPr>
        <w:t>overfitting</w:t>
      </w:r>
      <w:r w:rsidRPr="00E546E8">
        <w:rPr>
          <w:rFonts w:ascii="Times New Roman" w:eastAsia="Times New Roman" w:hAnsi="Times New Roman" w:cs="Times New Roman"/>
          <w:kern w:val="0"/>
          <w:sz w:val="24"/>
          <w:szCs w:val="24"/>
          <w14:ligatures w14:val="none"/>
        </w:rPr>
        <w:t xml:space="preserve"> ringan</w:t>
      </w:r>
      <w:r>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kern w:val="0"/>
          <w:sz w:val="24"/>
          <w:szCs w:val="24"/>
          <w14:ligatures w14:val="none"/>
        </w:rPr>
        <w:t>model lebih baik dalam mengenali data latih dibandingkan data validasi.</w:t>
      </w:r>
    </w:p>
    <w:p w14:paraId="50FED60B" w14:textId="67ADDEEB"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lastRenderedPageBreak/>
        <w:t>Peningkatan Akurasi</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b</w:t>
      </w:r>
      <w:r w:rsidRPr="00E546E8">
        <w:rPr>
          <w:rFonts w:ascii="Times New Roman" w:eastAsia="Times New Roman" w:hAnsi="Times New Roman" w:cs="Times New Roman"/>
          <w:kern w:val="0"/>
          <w:sz w:val="24"/>
          <w:szCs w:val="24"/>
          <w14:ligatures w14:val="none"/>
        </w:rPr>
        <w:t xml:space="preserve">aik </w:t>
      </w:r>
      <w:r w:rsidRPr="00E546E8">
        <w:rPr>
          <w:rFonts w:ascii="Times New Roman" w:eastAsia="Times New Roman" w:hAnsi="Times New Roman" w:cs="Times New Roman"/>
          <w:i/>
          <w:kern w:val="0"/>
          <w:sz w:val="24"/>
          <w:szCs w:val="24"/>
          <w14:ligatures w14:val="none"/>
        </w:rPr>
        <w:t>train accuracy</w:t>
      </w:r>
      <w:r w:rsidRPr="00E546E8">
        <w:rPr>
          <w:rFonts w:ascii="Times New Roman" w:eastAsia="Times New Roman" w:hAnsi="Times New Roman" w:cs="Times New Roman"/>
          <w:kern w:val="0"/>
          <w:sz w:val="24"/>
          <w:szCs w:val="24"/>
          <w14:ligatures w14:val="none"/>
        </w:rPr>
        <w:t xml:space="preserve"> (hijau) maupun </w:t>
      </w:r>
      <w:r w:rsidRPr="00E546E8">
        <w:rPr>
          <w:rFonts w:ascii="Times New Roman" w:eastAsia="Times New Roman" w:hAnsi="Times New Roman" w:cs="Times New Roman"/>
          <w:i/>
          <w:kern w:val="0"/>
          <w:sz w:val="24"/>
          <w:szCs w:val="24"/>
          <w14:ligatures w14:val="none"/>
        </w:rPr>
        <w:t>validation accuracy</w:t>
      </w:r>
      <w:r w:rsidRPr="00E546E8">
        <w:rPr>
          <w:rFonts w:ascii="Times New Roman" w:eastAsia="Times New Roman" w:hAnsi="Times New Roman" w:cs="Times New Roman"/>
          <w:kern w:val="0"/>
          <w:sz w:val="24"/>
          <w:szCs w:val="24"/>
          <w14:ligatures w14:val="none"/>
        </w:rPr>
        <w:t xml:space="preserve"> (kuning) meningkat secara bertahap, yang menunjukkan model mampu belajar fitur penting dari data.</w:t>
      </w:r>
    </w:p>
    <w:p w14:paraId="5B6650B7" w14:textId="0C6E058B"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i/>
          <w:kern w:val="0"/>
          <w:sz w:val="24"/>
          <w:szCs w:val="24"/>
          <w14:ligatures w14:val="none"/>
        </w:rPr>
        <w:t>Gap</w:t>
      </w:r>
      <w:r w:rsidRPr="00E546E8">
        <w:rPr>
          <w:rFonts w:ascii="Times New Roman" w:eastAsia="Times New Roman" w:hAnsi="Times New Roman" w:cs="Times New Roman"/>
          <w:kern w:val="0"/>
          <w:sz w:val="24"/>
          <w:szCs w:val="24"/>
          <w14:ligatures w14:val="none"/>
        </w:rPr>
        <w:t xml:space="preserve"> antara </w:t>
      </w:r>
      <w:r w:rsidRPr="00E546E8">
        <w:rPr>
          <w:rFonts w:ascii="Times New Roman" w:eastAsia="Times New Roman" w:hAnsi="Times New Roman" w:cs="Times New Roman"/>
          <w:i/>
          <w:kern w:val="0"/>
          <w:sz w:val="24"/>
          <w:szCs w:val="24"/>
          <w14:ligatures w14:val="none"/>
        </w:rPr>
        <w:t>Train</w:t>
      </w:r>
      <w:r w:rsidRPr="00E546E8">
        <w:rPr>
          <w:rFonts w:ascii="Times New Roman" w:eastAsia="Times New Roman" w:hAnsi="Times New Roman" w:cs="Times New Roman"/>
          <w:kern w:val="0"/>
          <w:sz w:val="24"/>
          <w:szCs w:val="24"/>
          <w14:ligatures w14:val="none"/>
        </w:rPr>
        <w:t xml:space="preserve"> dan </w:t>
      </w:r>
      <w:r w:rsidRPr="00E546E8">
        <w:rPr>
          <w:rFonts w:ascii="Times New Roman" w:eastAsia="Times New Roman" w:hAnsi="Times New Roman" w:cs="Times New Roman"/>
          <w:i/>
          <w:kern w:val="0"/>
          <w:sz w:val="24"/>
          <w:szCs w:val="24"/>
          <w14:ligatures w14:val="none"/>
        </w:rPr>
        <w:t>Validation Accuracy</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a</w:t>
      </w:r>
      <w:r w:rsidRPr="00E546E8">
        <w:rPr>
          <w:rFonts w:ascii="Times New Roman" w:eastAsia="Times New Roman" w:hAnsi="Times New Roman" w:cs="Times New Roman"/>
          <w:kern w:val="0"/>
          <w:sz w:val="24"/>
          <w:szCs w:val="24"/>
          <w14:ligatures w14:val="none"/>
        </w:rPr>
        <w:t xml:space="preserve">da perbedaan kecil antara train dan </w:t>
      </w:r>
      <w:r w:rsidRPr="00E546E8">
        <w:rPr>
          <w:rFonts w:ascii="Times New Roman" w:eastAsia="Times New Roman" w:hAnsi="Times New Roman" w:cs="Times New Roman"/>
          <w:i/>
          <w:kern w:val="0"/>
          <w:sz w:val="24"/>
          <w:szCs w:val="24"/>
          <w14:ligatures w14:val="none"/>
        </w:rPr>
        <w:t>validation accuracy</w:t>
      </w:r>
      <w:r w:rsidRPr="00E546E8">
        <w:rPr>
          <w:rFonts w:ascii="Times New Roman" w:eastAsia="Times New Roman" w:hAnsi="Times New Roman" w:cs="Times New Roman"/>
          <w:kern w:val="0"/>
          <w:sz w:val="24"/>
          <w:szCs w:val="24"/>
          <w14:ligatures w14:val="none"/>
        </w:rPr>
        <w:t xml:space="preserve"> setelah sekitar epoch ke-30, yang bisa menunjukkan </w:t>
      </w:r>
      <w:r w:rsidRPr="00E546E8">
        <w:rPr>
          <w:rFonts w:ascii="Times New Roman" w:eastAsia="Times New Roman" w:hAnsi="Times New Roman" w:cs="Times New Roman"/>
          <w:i/>
          <w:kern w:val="0"/>
          <w:sz w:val="24"/>
          <w:szCs w:val="24"/>
          <w14:ligatures w14:val="none"/>
        </w:rPr>
        <w:t>overfitting</w:t>
      </w:r>
      <w:r w:rsidRPr="00E546E8">
        <w:rPr>
          <w:rFonts w:ascii="Times New Roman" w:eastAsia="Times New Roman" w:hAnsi="Times New Roman" w:cs="Times New Roman"/>
          <w:kern w:val="0"/>
          <w:sz w:val="24"/>
          <w:szCs w:val="24"/>
          <w14:ligatures w14:val="none"/>
        </w:rPr>
        <w:t xml:space="preserve"> ringan.</w:t>
      </w:r>
    </w:p>
    <w:p w14:paraId="6EC57427" w14:textId="216C2D53"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Stabil di Akhir Training,</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s</w:t>
      </w:r>
      <w:r w:rsidRPr="00E546E8">
        <w:rPr>
          <w:rFonts w:ascii="Times New Roman" w:eastAsia="Times New Roman" w:hAnsi="Times New Roman" w:cs="Times New Roman"/>
          <w:kern w:val="0"/>
          <w:sz w:val="24"/>
          <w:szCs w:val="24"/>
          <w14:ligatures w14:val="none"/>
        </w:rPr>
        <w:t xml:space="preserve">etelah epoch ke-40, baik </w:t>
      </w:r>
      <w:r w:rsidRPr="00E546E8">
        <w:rPr>
          <w:rFonts w:ascii="Times New Roman" w:eastAsia="Times New Roman" w:hAnsi="Times New Roman" w:cs="Times New Roman"/>
          <w:i/>
          <w:kern w:val="0"/>
          <w:sz w:val="24"/>
          <w:szCs w:val="24"/>
          <w14:ligatures w14:val="none"/>
        </w:rPr>
        <w:t>train accuracy</w:t>
      </w:r>
      <w:r w:rsidRPr="00E546E8">
        <w:rPr>
          <w:rFonts w:ascii="Times New Roman" w:eastAsia="Times New Roman" w:hAnsi="Times New Roman" w:cs="Times New Roman"/>
          <w:kern w:val="0"/>
          <w:sz w:val="24"/>
          <w:szCs w:val="24"/>
          <w14:ligatures w14:val="none"/>
        </w:rPr>
        <w:t xml:space="preserve"> maupun </w:t>
      </w:r>
      <w:r w:rsidRPr="00E546E8">
        <w:rPr>
          <w:rFonts w:ascii="Times New Roman" w:eastAsia="Times New Roman" w:hAnsi="Times New Roman" w:cs="Times New Roman"/>
          <w:i/>
          <w:kern w:val="0"/>
          <w:sz w:val="24"/>
          <w:szCs w:val="24"/>
          <w14:ligatures w14:val="none"/>
        </w:rPr>
        <w:t>validation accuracy</w:t>
      </w:r>
      <w:r w:rsidRPr="00E546E8">
        <w:rPr>
          <w:rFonts w:ascii="Times New Roman" w:eastAsia="Times New Roman" w:hAnsi="Times New Roman" w:cs="Times New Roman"/>
          <w:kern w:val="0"/>
          <w:sz w:val="24"/>
          <w:szCs w:val="24"/>
          <w14:ligatures w14:val="none"/>
        </w:rPr>
        <w:t xml:space="preserve"> tidak mengalami perubahan besar, yang menandakan model telah mencapai batas optimasi.</w:t>
      </w:r>
    </w:p>
    <w:p w14:paraId="5D0B5B66" w14:textId="77777777" w:rsidR="00673CE7" w:rsidRPr="00FA2BAB" w:rsidRDefault="00673CE7" w:rsidP="00673CE7">
      <w:pPr>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p>
    <w:p w14:paraId="070AE0C0" w14:textId="581E1399" w:rsidR="00861A9C" w:rsidRDefault="00861A9C" w:rsidP="00861A9C">
      <w:pPr>
        <w:pStyle w:val="Heading5"/>
      </w:pPr>
      <w:r>
        <w:t>Analisa Hasil</w:t>
      </w:r>
    </w:p>
    <w:p w14:paraId="035ACBEB" w14:textId="77777777" w:rsidR="0089325F" w:rsidRDefault="003D4235" w:rsidP="0089325F">
      <w:pPr>
        <w:pStyle w:val="NormalWeb"/>
        <w:spacing w:line="480" w:lineRule="auto"/>
        <w:ind w:firstLine="360"/>
        <w:jc w:val="both"/>
      </w:pPr>
      <w:r>
        <w:t xml:space="preserve">Berdasarkan hasil evaluasi model, dapat disimpulkan bahwa model </w:t>
      </w:r>
      <w:r w:rsidRPr="007628F8">
        <w:rPr>
          <w:i/>
        </w:rPr>
        <w:t>Convolutional Neural Network</w:t>
      </w:r>
      <w:r>
        <w:t xml:space="preserve"> (CNN) yang dikembangkan masih memiliki beberapa kesalahan klasifikasi terutama pada kategori usia 28-38 dan 39-50. Kesalahan ini terjadi karena model masih belum dapat membedakan dengan baik antara kelompok usia yang berdekatan, sehingga terkadang memprediksi individu pada kategori usia 28-38 sebagai kelompok yang lebih muda (misalnya 18-27) atau lebih tua (misalnya 51-60). Demikian pula, individu pada kategori usia 39-50 terkadang diprediksi sebagai kelompok yang lebih muda (misalnya 28-38) atau lebih tua (misalnya 51-60).</w:t>
      </w:r>
    </w:p>
    <w:p w14:paraId="72B4689B" w14:textId="77777777" w:rsidR="0089325F" w:rsidRDefault="0089325F" w:rsidP="00A75389">
      <w:pPr>
        <w:pStyle w:val="NormalWeb"/>
        <w:numPr>
          <w:ilvl w:val="0"/>
          <w:numId w:val="31"/>
        </w:numPr>
        <w:spacing w:line="480" w:lineRule="auto"/>
        <w:jc w:val="both"/>
      </w:pPr>
      <w:r>
        <w:t xml:space="preserve">Kelebihan Model </w:t>
      </w:r>
    </w:p>
    <w:p w14:paraId="3F645E8C" w14:textId="4D272B49" w:rsidR="0089325F" w:rsidRDefault="0089325F" w:rsidP="0089325F">
      <w:pPr>
        <w:pStyle w:val="NormalWeb"/>
        <w:spacing w:line="480" w:lineRule="auto"/>
        <w:ind w:left="410" w:firstLine="310"/>
        <w:jc w:val="both"/>
      </w:pPr>
      <w:r w:rsidRPr="0089325F">
        <w:lastRenderedPageBreak/>
        <w:t xml:space="preserve">Model </w:t>
      </w:r>
      <w:r w:rsidRPr="00A75389">
        <w:rPr>
          <w:i/>
        </w:rPr>
        <w:t>Convolutional Neural Network</w:t>
      </w:r>
      <w:r w:rsidRPr="0089325F">
        <w:t xml:space="preserve"> (CNN) memiliki beberapa kelebihan yang membuatnya menjadi salah satu model yang paling efektif untuk deteksi usia dan gender. Berikut adalah beberapa kelebihan model CNN:</w:t>
      </w:r>
    </w:p>
    <w:p w14:paraId="129382B3" w14:textId="77777777" w:rsidR="0089325F" w:rsidRDefault="0089325F" w:rsidP="00A75389">
      <w:pPr>
        <w:pStyle w:val="NormalWeb"/>
        <w:numPr>
          <w:ilvl w:val="1"/>
          <w:numId w:val="32"/>
        </w:numPr>
        <w:spacing w:line="480" w:lineRule="auto"/>
        <w:jc w:val="both"/>
      </w:pPr>
      <w:r>
        <w:t xml:space="preserve">Model </w:t>
      </w:r>
      <w:r w:rsidRPr="00A75389">
        <w:rPr>
          <w:i/>
        </w:rPr>
        <w:t>Convolutional Neural Network</w:t>
      </w:r>
      <w:r>
        <w:t xml:space="preserve"> (CNN) memiliki beberapa kelebihan yang membuatnya menjadi salah satu model yang paling efektif untuk deteksi usia dan </w:t>
      </w:r>
      <w:r w:rsidRPr="00A86E06">
        <w:rPr>
          <w:i/>
        </w:rPr>
        <w:t>gender</w:t>
      </w:r>
    </w:p>
    <w:p w14:paraId="142FDC48" w14:textId="77777777" w:rsidR="0089325F" w:rsidRDefault="0089325F" w:rsidP="00A75389">
      <w:pPr>
        <w:pStyle w:val="NormalWeb"/>
        <w:numPr>
          <w:ilvl w:val="1"/>
          <w:numId w:val="32"/>
        </w:numPr>
        <w:spacing w:line="480" w:lineRule="auto"/>
        <w:jc w:val="both"/>
      </w:pPr>
      <w:r>
        <w:t xml:space="preserve">Akurasi yang Tinggi: Model CNN dapat mencapai akurasi yang tinggi dalam deteksi usia dan </w:t>
      </w:r>
      <w:r w:rsidRPr="00A86E06">
        <w:rPr>
          <w:i/>
        </w:rPr>
        <w:t>gender</w:t>
      </w:r>
      <w:r>
        <w:t>. Hal ini karena model CNN dapat memahami pola dan hubungan antara fitur-fitur yang terkait dengan usia dan gender dengan baik.</w:t>
      </w:r>
    </w:p>
    <w:p w14:paraId="70FBB954" w14:textId="77777777" w:rsidR="0089325F" w:rsidRDefault="0089325F" w:rsidP="00A75389">
      <w:pPr>
        <w:pStyle w:val="NormalWeb"/>
        <w:numPr>
          <w:ilvl w:val="1"/>
          <w:numId w:val="32"/>
        </w:numPr>
        <w:spacing w:line="480" w:lineRule="auto"/>
        <w:jc w:val="both"/>
      </w:pPr>
      <w:r>
        <w:t xml:space="preserve">Kemampuan Memahami Pola dan Hubungan: Model CNN dapat memahami pola dan hubungan antara fitur-fitur yang terkait dengan usia dan </w:t>
      </w:r>
      <w:r w:rsidRPr="00A86E06">
        <w:rPr>
          <w:i/>
        </w:rPr>
        <w:t>gender</w:t>
      </w:r>
      <w:r>
        <w:t xml:space="preserve"> dengan baik. Hal ini karena model CNN menggunakan teknik convolutional yang dapat menangkap pola dan hubungan antara fitur-fitur dengan baik.</w:t>
      </w:r>
    </w:p>
    <w:p w14:paraId="6E625879" w14:textId="77777777" w:rsidR="0089325F" w:rsidRDefault="0089325F" w:rsidP="00A75389">
      <w:pPr>
        <w:pStyle w:val="NormalWeb"/>
        <w:numPr>
          <w:ilvl w:val="1"/>
          <w:numId w:val="32"/>
        </w:numPr>
        <w:spacing w:line="480" w:lineRule="auto"/>
        <w:jc w:val="both"/>
      </w:pPr>
      <w:r>
        <w:t xml:space="preserve">Kemampuan Menggeneralisir: Model CNN dapat menggeneralisir dengan baik, sehingga dapat digunakan untuk berbagai aplikasi yang terkait dengan deteksi usia dan </w:t>
      </w:r>
      <w:r w:rsidRPr="00A86E06">
        <w:rPr>
          <w:i/>
        </w:rPr>
        <w:t>gender</w:t>
      </w:r>
      <w:r>
        <w:t>. Hal ini karena model CNN dapat memahami pola dan hubungan antara fitur-fitur yang terkait dengan usia dan gender dengan baik.</w:t>
      </w:r>
    </w:p>
    <w:p w14:paraId="620A964E" w14:textId="77777777" w:rsidR="0089325F" w:rsidRDefault="0089325F" w:rsidP="00A75389">
      <w:pPr>
        <w:pStyle w:val="NormalWeb"/>
        <w:numPr>
          <w:ilvl w:val="1"/>
          <w:numId w:val="32"/>
        </w:numPr>
        <w:spacing w:line="480" w:lineRule="auto"/>
        <w:jc w:val="both"/>
      </w:pPr>
      <w:r>
        <w:t xml:space="preserve">Kemampuan Dioptimalkan: Model CNN dapat dioptimalkan dengan penambahan </w:t>
      </w:r>
      <w:r w:rsidRPr="00B620C7">
        <w:rPr>
          <w:i/>
        </w:rPr>
        <w:t>dataset</w:t>
      </w:r>
      <w:r>
        <w:t xml:space="preserve">, teknik augmentasi data, dan arsitektur model yang </w:t>
      </w:r>
      <w:r>
        <w:lastRenderedPageBreak/>
        <w:t>lebih kompleks. Hal ini karena model CNN dapat memahami pola dan hubungan antara fitur-fitur yang terkait dengan usia dan gender dengan baik.</w:t>
      </w:r>
    </w:p>
    <w:p w14:paraId="0FE10521" w14:textId="497026D9" w:rsidR="0089325F" w:rsidRDefault="0089325F" w:rsidP="00A75389">
      <w:pPr>
        <w:pStyle w:val="NormalWeb"/>
        <w:numPr>
          <w:ilvl w:val="1"/>
          <w:numId w:val="32"/>
        </w:numPr>
        <w:spacing w:line="480" w:lineRule="auto"/>
        <w:jc w:val="both"/>
      </w:pPr>
      <w:r>
        <w:t xml:space="preserve">Kemampuan Menggunakan Berbagai Jenis Data: Model CNN dapat menggunakan berbagai jenis data, seperti citra wajah, suara, dan teks. Hal ini karena model CNN dapat memahami pola dan hubungan antara fitur-fitur yang terkait dengan usia dan </w:t>
      </w:r>
      <w:r w:rsidRPr="00A86E06">
        <w:rPr>
          <w:i/>
        </w:rPr>
        <w:t>gender</w:t>
      </w:r>
      <w:r>
        <w:t xml:space="preserve"> dengan baik.</w:t>
      </w:r>
    </w:p>
    <w:p w14:paraId="6E8F263A" w14:textId="1E2332CB" w:rsidR="00841A06" w:rsidRDefault="00841A06" w:rsidP="00841A06">
      <w:pPr>
        <w:pStyle w:val="NormalWeb"/>
        <w:spacing w:line="480" w:lineRule="auto"/>
        <w:jc w:val="both"/>
      </w:pPr>
    </w:p>
    <w:p w14:paraId="47606399" w14:textId="77777777" w:rsidR="00841A06" w:rsidRDefault="00841A06" w:rsidP="00841A06">
      <w:pPr>
        <w:pStyle w:val="NormalWeb"/>
        <w:spacing w:line="480" w:lineRule="auto"/>
        <w:jc w:val="both"/>
      </w:pPr>
    </w:p>
    <w:p w14:paraId="64E4E256" w14:textId="77777777" w:rsidR="0089325F" w:rsidRDefault="0089325F" w:rsidP="00A75389">
      <w:pPr>
        <w:pStyle w:val="NormalWeb"/>
        <w:numPr>
          <w:ilvl w:val="0"/>
          <w:numId w:val="31"/>
        </w:numPr>
        <w:spacing w:line="480" w:lineRule="auto"/>
        <w:jc w:val="both"/>
      </w:pPr>
      <w:r>
        <w:t xml:space="preserve">Kekurangan Model </w:t>
      </w:r>
    </w:p>
    <w:p w14:paraId="6305C432" w14:textId="6F9C93F4" w:rsidR="0089325F" w:rsidRDefault="0089325F" w:rsidP="0089325F">
      <w:pPr>
        <w:pStyle w:val="NormalWeb"/>
        <w:spacing w:line="480" w:lineRule="auto"/>
        <w:ind w:left="770" w:firstLine="360"/>
        <w:jc w:val="both"/>
      </w:pPr>
      <w:r>
        <w:t xml:space="preserve">Model </w:t>
      </w:r>
      <w:r w:rsidRPr="00841A06">
        <w:rPr>
          <w:i/>
        </w:rPr>
        <w:t>Convolutional Neural Network</w:t>
      </w:r>
      <w:r>
        <w:t xml:space="preserve"> (CNN) memiliki beberapa kekurangan yang perlu diperhatikan dalam pengembangan dan penggunaannya. Berikut adalah beberapa kekurangan model CNN:</w:t>
      </w:r>
    </w:p>
    <w:p w14:paraId="3F352B23" w14:textId="77777777" w:rsidR="0089325F" w:rsidRDefault="0089325F" w:rsidP="00A75389">
      <w:pPr>
        <w:pStyle w:val="NormalWeb"/>
        <w:numPr>
          <w:ilvl w:val="0"/>
          <w:numId w:val="33"/>
        </w:numPr>
        <w:spacing w:line="480" w:lineRule="auto"/>
        <w:jc w:val="both"/>
      </w:pPr>
      <w:r>
        <w:t xml:space="preserve">Kesalahan Klasifikasi yang Cukup Signifikan: Model CNN masih memiliki kesalahan klasifikasi yang cukup signifikan terutama pada deteksi </w:t>
      </w:r>
      <w:r w:rsidRPr="00A86E06">
        <w:rPr>
          <w:i/>
        </w:rPr>
        <w:t>gender</w:t>
      </w:r>
      <w:r>
        <w:t>. Hal ini karena model CNN masih memiliki keterbatasan jumlah data pelatihan yang dapat membuat model tidak dapat memahami pola dan hubungan antara fitur-fitur yang terkait dengan usia dan gender dengan baik.</w:t>
      </w:r>
    </w:p>
    <w:p w14:paraId="48E650F9" w14:textId="77777777" w:rsidR="0089325F" w:rsidRDefault="0089325F" w:rsidP="00A75389">
      <w:pPr>
        <w:pStyle w:val="NormalWeb"/>
        <w:numPr>
          <w:ilvl w:val="0"/>
          <w:numId w:val="33"/>
        </w:numPr>
        <w:spacing w:line="480" w:lineRule="auto"/>
        <w:jc w:val="both"/>
      </w:pPr>
      <w:r>
        <w:lastRenderedPageBreak/>
        <w:t xml:space="preserve">Keterbatasan Jumlah Data Pelatihan: Model CNN masih memiliki keterbatasan jumlah data pelatihan yang dapat membuat model tidak dapat memahami pola dan hubungan antara fitur-fitur yang terkait dengan usia dan </w:t>
      </w:r>
      <w:r w:rsidRPr="00A86E06">
        <w:rPr>
          <w:i/>
        </w:rPr>
        <w:t>gender</w:t>
      </w:r>
      <w:r>
        <w:t xml:space="preserve"> dengan baik. Hal ini karena model CNN memerlukan jumlah data pelatihan yang cukup besar untuk dapat memahami pola dan hubungan antara fitur-fitur yang terkait dengan usia dan gender dengan baik.</w:t>
      </w:r>
    </w:p>
    <w:p w14:paraId="643C703C" w14:textId="77777777" w:rsidR="0089325F" w:rsidRDefault="0089325F" w:rsidP="00A75389">
      <w:pPr>
        <w:pStyle w:val="NormalWeb"/>
        <w:numPr>
          <w:ilvl w:val="0"/>
          <w:numId w:val="33"/>
        </w:numPr>
        <w:spacing w:line="480" w:lineRule="auto"/>
        <w:jc w:val="both"/>
      </w:pPr>
      <w:r>
        <w:t xml:space="preserve">Kualitas Data yang Tidak Konsisten: Model CNN masih memiliki kualitas data yang tidak konsisten yang dapat membuat model tidak dapat memahami pola dan hubungan antara fitur-fitur yang terkait dengan usia dan gender dengan baik. Hal ini karena model CNN memerlukan kualitas data yang konsisten untuk dapat memahami pola dan hubungan antara fitur-fitur yang terkait dengan usia dan </w:t>
      </w:r>
      <w:r w:rsidRPr="00A86E06">
        <w:rPr>
          <w:i/>
        </w:rPr>
        <w:t>gender</w:t>
      </w:r>
      <w:r>
        <w:t xml:space="preserve"> dengan baik.</w:t>
      </w:r>
    </w:p>
    <w:p w14:paraId="3B9A3716" w14:textId="77777777" w:rsidR="0089325F" w:rsidRDefault="0089325F" w:rsidP="00A75389">
      <w:pPr>
        <w:pStyle w:val="NormalWeb"/>
        <w:numPr>
          <w:ilvl w:val="0"/>
          <w:numId w:val="33"/>
        </w:numPr>
        <w:spacing w:line="480" w:lineRule="auto"/>
        <w:jc w:val="both"/>
      </w:pPr>
      <w:r>
        <w:t xml:space="preserve">Arsitektur Model yang Belum Optimal: Model CNN masih memiliki arsitektur model yang belum optimal yang dapat membuat model tidak dapat memahami pola dan hubungan antara fitur-fitur yang terkait dengan usia dan gender dengan baik. Hal ini karena model CNN memerlukan arsitektur model yang optimal untuk dapat memahami pola dan hubungan antara fitur-fitur yang terkait dengan usia dan </w:t>
      </w:r>
      <w:r w:rsidRPr="00A86E06">
        <w:rPr>
          <w:i/>
        </w:rPr>
        <w:t>gender</w:t>
      </w:r>
      <w:r>
        <w:t xml:space="preserve"> dengan baik.</w:t>
      </w:r>
    </w:p>
    <w:p w14:paraId="5FD98C51" w14:textId="491EBF35" w:rsidR="0089325F" w:rsidRDefault="0089325F" w:rsidP="00A75389">
      <w:pPr>
        <w:pStyle w:val="NormalWeb"/>
        <w:numPr>
          <w:ilvl w:val="0"/>
          <w:numId w:val="33"/>
        </w:numPr>
        <w:spacing w:line="480" w:lineRule="auto"/>
        <w:jc w:val="both"/>
      </w:pPr>
      <w:r>
        <w:lastRenderedPageBreak/>
        <w:t xml:space="preserve">Kemampuan yang Terbatas: Model CNN masih memiliki kemampuan yang terbatas dalam deteksi usia dan </w:t>
      </w:r>
      <w:r w:rsidRPr="00A86E06">
        <w:rPr>
          <w:i/>
        </w:rPr>
        <w:t>gender</w:t>
      </w:r>
      <w:r>
        <w:t>. Hal ini karena model CNN masih memiliki keterbatasan jumlah data pelatihan, kualitas data yang tidak konsisten, dan arsitektur model yang belum optimal.</w:t>
      </w:r>
    </w:p>
    <w:p w14:paraId="598DCF94" w14:textId="77777777" w:rsidR="0089325F" w:rsidRDefault="003D4235" w:rsidP="00A75389">
      <w:pPr>
        <w:pStyle w:val="NormalWeb"/>
        <w:numPr>
          <w:ilvl w:val="0"/>
          <w:numId w:val="31"/>
        </w:numPr>
        <w:spacing w:line="480" w:lineRule="auto"/>
        <w:jc w:val="both"/>
      </w:pPr>
      <w:r>
        <w:t xml:space="preserve">Kesalahan klasifikasi </w:t>
      </w:r>
    </w:p>
    <w:p w14:paraId="06D0D156" w14:textId="1595CCF2" w:rsidR="0089325F" w:rsidRDefault="0089325F" w:rsidP="0089325F">
      <w:pPr>
        <w:pStyle w:val="NormalWeb"/>
        <w:spacing w:line="480" w:lineRule="auto"/>
        <w:ind w:left="410" w:firstLine="310"/>
        <w:jc w:val="both"/>
      </w:pPr>
      <w:r>
        <w:t xml:space="preserve">Kesalahan klasifikasi </w:t>
      </w:r>
      <w:r w:rsidR="003D4235">
        <w:t>ini dapat disebabkan oleh beberapa faktor, seperti keterbatasan jumlah data pelatihan, kualitas data yang tidak konsisten, atau arsitektur model yang belum optimal. Oleh karena itu, upaya perbaikan model dapat dilakukan dengan beberapa strategi berikut:</w:t>
      </w:r>
    </w:p>
    <w:p w14:paraId="7B317A44" w14:textId="77777777" w:rsidR="0089325F" w:rsidRDefault="0089325F" w:rsidP="00A75389">
      <w:pPr>
        <w:pStyle w:val="NormalWeb"/>
        <w:numPr>
          <w:ilvl w:val="0"/>
          <w:numId w:val="34"/>
        </w:numPr>
        <w:spacing w:line="480" w:lineRule="auto"/>
        <w:jc w:val="both"/>
      </w:pPr>
      <w:r>
        <w:t>Meningkatkan jumlah data pelatihan: Jumlah data pelatihan yang lebih besar dapat membantu model memahami pola dan hubungan antara fitur-fitur yang terkait dengan usia. Dengan demikian, model dapat lebih akurat dalam memprediksi usia individu. Namun, perlu diingat bahwa peningkatan jumlah data pelatihan juga memerlukan peningkatan kualitas data, sehingga data yang digunakan haruslah relevan dan akurat.</w:t>
      </w:r>
    </w:p>
    <w:p w14:paraId="342C83F5" w14:textId="77777777" w:rsidR="0089325F" w:rsidRDefault="0089325F" w:rsidP="00A75389">
      <w:pPr>
        <w:pStyle w:val="NormalWeb"/>
        <w:numPr>
          <w:ilvl w:val="0"/>
          <w:numId w:val="34"/>
        </w:numPr>
        <w:spacing w:line="480" w:lineRule="auto"/>
        <w:jc w:val="both"/>
      </w:pPr>
      <w:r>
        <w:t xml:space="preserve">Menerapkan teknik augmentasi data yang lebih baik: Teknik augmentasi data dapat membantu meningkatkan jumlah data pelatihan tanpa harus mengumpulkan data baru. Teknik ini dapat dilakukan dengan cara memanipulasi data yang sudah ada, seperti memutar, membalik, atau mengubah ukuran citra. Dengan demikian, model dapat </w:t>
      </w:r>
      <w:r>
        <w:lastRenderedPageBreak/>
        <w:t>lebih baik dalam memahami pola dan hubungan antara fitur-fitur yang terkait dengan usia.</w:t>
      </w:r>
    </w:p>
    <w:p w14:paraId="2EE41F61" w14:textId="39692C66" w:rsidR="0089325F" w:rsidRDefault="0089325F" w:rsidP="00A75389">
      <w:pPr>
        <w:pStyle w:val="NormalWeb"/>
        <w:numPr>
          <w:ilvl w:val="0"/>
          <w:numId w:val="34"/>
        </w:numPr>
        <w:spacing w:line="480" w:lineRule="auto"/>
        <w:jc w:val="both"/>
      </w:pPr>
      <w:r>
        <w:t xml:space="preserve">Menggunakan arsitektur CNN yang lebih kompleks: Arsitektur CNN yang lebih kompleks dapat membantu model memahami pola dan hubungan antara fitur-fitur yang terkait dengan usia. Beberapa contoh arsitektur CNN yang lebih kompleks adalah </w:t>
      </w:r>
      <w:r w:rsidRPr="0089325F">
        <w:rPr>
          <w:i/>
        </w:rPr>
        <w:t>ResNet, Inception</w:t>
      </w:r>
      <w:r>
        <w:t xml:space="preserve">, dan </w:t>
      </w:r>
      <w:r w:rsidRPr="0089325F">
        <w:rPr>
          <w:i/>
        </w:rPr>
        <w:t>DenseNet</w:t>
      </w:r>
      <w:r>
        <w:t>. Arsitektur-arsitektur ini dapat membantu model memahami pola dan hubungan antara fitur-fitur yang terkait dengan usia dengan lebih baik.</w:t>
      </w:r>
    </w:p>
    <w:p w14:paraId="7C948029" w14:textId="752E2866" w:rsidR="00FD6A76" w:rsidRPr="00A96DDC" w:rsidRDefault="003D4235" w:rsidP="0089325F">
      <w:pPr>
        <w:pStyle w:val="NormalWeb"/>
        <w:spacing w:line="480" w:lineRule="auto"/>
        <w:ind w:left="410" w:firstLine="310"/>
        <w:jc w:val="both"/>
      </w:pPr>
      <w:r>
        <w:t>Dalam implementasinya, perlu diingat bahwa perbaikan model harus dilakukan secara bertahap dan sistematis. Hal ini dapat dilakukan dengan cara melakukan evaluasi model secara teratur dan melakukan perbaikan berdasarkan hasil evaluasi. Dengan demikian, model dapat lebih akurat dalam memprediksi usia individu dan dapat digunakan dalam berbagai aplikasi yang terkait dengan deteksi usia</w:t>
      </w:r>
      <w:r w:rsidR="00FD6A76" w:rsidRPr="00A96DDC">
        <w:t>.</w:t>
      </w:r>
    </w:p>
    <w:p w14:paraId="14E2AF8D" w14:textId="78DC56D3" w:rsidR="00A96DDC" w:rsidRDefault="00A96DDC" w:rsidP="00861A9C"/>
    <w:p w14:paraId="449CFAB8" w14:textId="29F98517" w:rsidR="00A96DDC" w:rsidRDefault="00A96DDC">
      <w:r>
        <w:br w:type="page"/>
      </w:r>
    </w:p>
    <w:p w14:paraId="0DABB08C" w14:textId="1C182F36" w:rsidR="00A96DDC" w:rsidRDefault="00A96DDC" w:rsidP="006C2379">
      <w:pPr>
        <w:pStyle w:val="Heading1"/>
        <w:spacing w:line="480" w:lineRule="auto"/>
      </w:pPr>
      <w:r>
        <w:lastRenderedPageBreak/>
        <w:t>BAB V</w:t>
      </w:r>
    </w:p>
    <w:p w14:paraId="0E38A2BE" w14:textId="63FD5238" w:rsidR="00A96DDC" w:rsidRDefault="00A96DDC" w:rsidP="006C2379">
      <w:pPr>
        <w:pStyle w:val="Heading1"/>
        <w:spacing w:line="480" w:lineRule="auto"/>
      </w:pPr>
      <w:r>
        <w:t>KESIMPULAN DAN SARAN</w:t>
      </w:r>
    </w:p>
    <w:p w14:paraId="08481899" w14:textId="4AB1D0D4" w:rsidR="006C2379" w:rsidRDefault="006C2379" w:rsidP="006C2379">
      <w:pPr>
        <w:spacing w:line="480" w:lineRule="auto"/>
        <w:jc w:val="center"/>
      </w:pPr>
    </w:p>
    <w:p w14:paraId="42D0366D" w14:textId="06A6DD96" w:rsidR="006C2379" w:rsidRDefault="006C2379" w:rsidP="006C2379">
      <w:pPr>
        <w:spacing w:line="480" w:lineRule="auto"/>
        <w:jc w:val="center"/>
      </w:pPr>
    </w:p>
    <w:p w14:paraId="1E6FBA9E" w14:textId="7853F21C" w:rsidR="006C2379" w:rsidRDefault="006C2379" w:rsidP="006C2379">
      <w:pPr>
        <w:pStyle w:val="Heading6"/>
      </w:pPr>
      <w:r>
        <w:t>Kesimpulan</w:t>
      </w:r>
    </w:p>
    <w:p w14:paraId="3FBC1EB8" w14:textId="77777777" w:rsidR="006F726F" w:rsidRPr="006F726F" w:rsidRDefault="006F726F" w:rsidP="006F726F">
      <w:pPr>
        <w:spacing w:before="100" w:beforeAutospacing="1" w:after="100" w:afterAutospacing="1" w:line="480" w:lineRule="auto"/>
        <w:ind w:firstLine="360"/>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Berdasarkan hasil penelitian dan pengujian yang telah dilakukan, dapat disimpulkan bahwa:</w:t>
      </w:r>
    </w:p>
    <w:p w14:paraId="703E5D5E"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 xml:space="preserve">Model </w:t>
      </w:r>
      <w:r w:rsidRPr="003D4235">
        <w:rPr>
          <w:rFonts w:ascii="Times New Roman" w:eastAsia="Times New Roman" w:hAnsi="Times New Roman" w:cs="Times New Roman"/>
          <w:i/>
          <w:kern w:val="0"/>
          <w:sz w:val="24"/>
          <w:szCs w:val="24"/>
          <w14:ligatures w14:val="none"/>
        </w:rPr>
        <w:t xml:space="preserve">Convolutional Neural Network </w:t>
      </w:r>
      <w:r w:rsidRPr="003D4235">
        <w:rPr>
          <w:rFonts w:ascii="Times New Roman" w:eastAsia="Times New Roman" w:hAnsi="Times New Roman" w:cs="Times New Roman"/>
          <w:kern w:val="0"/>
          <w:sz w:val="24"/>
          <w:szCs w:val="24"/>
          <w14:ligatures w14:val="none"/>
        </w:rPr>
        <w:t>(CNN) yang dikembangkan memiliki hasil yang bervariasi dalam mendeteksi gender dan usia: Hasil pengujian menunjukkan bahwa model CNN yang dikembangkan memiliki akurasi gender sebesar 60,7%. Namun, akurasi deteksi usia masih bervariasi dan belum mencapai tingkat akurasi yang diinginkan. Hal ini menunjukkan bahwa model masih memiliki beberapa kesalahan klasifikasi yang perlu diperbaiki.</w:t>
      </w:r>
    </w:p>
    <w:p w14:paraId="2390D3D0"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 xml:space="preserve">Evaluasi menggunakan </w:t>
      </w:r>
      <w:r w:rsidRPr="003D4235">
        <w:rPr>
          <w:rFonts w:ascii="Times New Roman" w:eastAsia="Times New Roman" w:hAnsi="Times New Roman" w:cs="Times New Roman"/>
          <w:i/>
          <w:kern w:val="0"/>
          <w:sz w:val="24"/>
          <w:szCs w:val="24"/>
          <w14:ligatures w14:val="none"/>
        </w:rPr>
        <w:t>Confusion Matrix</w:t>
      </w:r>
      <w:r w:rsidRPr="003D4235">
        <w:rPr>
          <w:rFonts w:ascii="Times New Roman" w:eastAsia="Times New Roman" w:hAnsi="Times New Roman" w:cs="Times New Roman"/>
          <w:kern w:val="0"/>
          <w:sz w:val="24"/>
          <w:szCs w:val="24"/>
          <w14:ligatures w14:val="none"/>
        </w:rPr>
        <w:t xml:space="preserve"> menunjukkan bahwa model masih memiliki kesalahan klasifikasi yang cukup signifikan terutama pada deteksi gender: Hasil evaluasi menggunakan </w:t>
      </w:r>
      <w:r w:rsidRPr="003D4235">
        <w:rPr>
          <w:rFonts w:ascii="Times New Roman" w:eastAsia="Times New Roman" w:hAnsi="Times New Roman" w:cs="Times New Roman"/>
          <w:i/>
          <w:kern w:val="0"/>
          <w:sz w:val="24"/>
          <w:szCs w:val="24"/>
          <w14:ligatures w14:val="none"/>
        </w:rPr>
        <w:t>Confusion Matrix</w:t>
      </w:r>
      <w:r w:rsidRPr="003D4235">
        <w:rPr>
          <w:rFonts w:ascii="Times New Roman" w:eastAsia="Times New Roman" w:hAnsi="Times New Roman" w:cs="Times New Roman"/>
          <w:kern w:val="0"/>
          <w:sz w:val="24"/>
          <w:szCs w:val="24"/>
          <w14:ligatures w14:val="none"/>
        </w:rPr>
        <w:t xml:space="preserve"> menunjukkan bahwa model masih memiliki kesalahan klasifikasi yang cukup signifikan terutama pada deteksi gender. Hal ini menunjukkan bahwa model masih belum dapat membedakan dengan baik antara laki-laki dan perempuan. Kesalahan klasifikasi ini dapat disebabkan oleh beberapa faktor, seperti keterbatasan </w:t>
      </w:r>
      <w:r w:rsidRPr="003D4235">
        <w:rPr>
          <w:rFonts w:ascii="Times New Roman" w:eastAsia="Times New Roman" w:hAnsi="Times New Roman" w:cs="Times New Roman"/>
          <w:kern w:val="0"/>
          <w:sz w:val="24"/>
          <w:szCs w:val="24"/>
          <w14:ligatures w14:val="none"/>
        </w:rPr>
        <w:lastRenderedPageBreak/>
        <w:t>jumlah data pelatihan, kualitas data yang tidak konsisten, atau arsitektur model yang belum optimal.</w:t>
      </w:r>
    </w:p>
    <w:p w14:paraId="061AA55D"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Kesalahan klasifikasi lebih sering terjadi pada kategori usia 28-38 dan 39-50, yang terkadang diprediksi sebagai kelompok usia yang lebih muda atau lebih tua: Hasil pengujian menunjukkan bahwa kesalahan klasifikasi lebih sering terjadi pada kategori usia 28-38 dan 39-50. Hal ini menunjukkan bahwa model masih belum dapat membedakan dengan baik antara kelompok usia yang berdekatan. Kesalahan klasifikasi ini dapat disebabkan oleh beberapa faktor, seperti keterbatasan jumlah data pelatihan, kualitas data yang tidak konsisten, atau arsitektur model yang belum optimal.</w:t>
      </w:r>
    </w:p>
    <w:p w14:paraId="034C7C9B" w14:textId="77777777" w:rsidR="0040789B" w:rsidRDefault="003D4235" w:rsidP="0040789B">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Model dapat lebih dioptimalkan dengan menambah jumlah data pelatihan, menggunakan teknik augmentasi data yang lebih luas, serta mengeksplorasi arsitektur CNN yang lebih dalam: Berdasarkan hasil pengujian, dapat disimpulkan bahwa model dapat lebih dioptimalkan dengan beberapa strategi berikut:</w:t>
      </w:r>
    </w:p>
    <w:p w14:paraId="46998028"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ambah jumlah data pelatihan: Jumlah data pelatihan yang lebih besar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w:t>
      </w:r>
    </w:p>
    <w:p w14:paraId="042EF8E1"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gunakan teknik augmentasi data yang lebih luas: Teknik augmentasi data dapat membantu meningkatkan jumlah data pelatihan tanpa harus mengumpulkan data baru. Teknik ini dapat dilakukan </w:t>
      </w:r>
      <w:r w:rsidRPr="0040789B">
        <w:rPr>
          <w:rFonts w:ascii="Times New Roman" w:eastAsia="Times New Roman" w:hAnsi="Times New Roman" w:cs="Times New Roman"/>
          <w:kern w:val="0"/>
          <w:sz w:val="24"/>
          <w:szCs w:val="24"/>
          <w14:ligatures w14:val="none"/>
        </w:rPr>
        <w:lastRenderedPageBreak/>
        <w:t>dengan cara memanipulasi data yang sudah ada, seperti memutar, membalik, atau mengubah ukuran citra.</w:t>
      </w:r>
    </w:p>
    <w:p w14:paraId="5121DA1E"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eksplorasi arsitektur CNN yang lebih dalam: Arsitektur CNN yang lebih dalam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Beberapa contoh arsitektur CNN yang lebih dalam adalah ResNet, Inception, dan DenseNet.</w:t>
      </w:r>
    </w:p>
    <w:p w14:paraId="0B81D115"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gunakan teknik </w:t>
      </w:r>
      <w:r w:rsidRPr="0040789B">
        <w:rPr>
          <w:rFonts w:ascii="Times New Roman" w:eastAsia="Times New Roman" w:hAnsi="Times New Roman" w:cs="Times New Roman"/>
          <w:i/>
          <w:kern w:val="0"/>
          <w:sz w:val="24"/>
          <w:szCs w:val="24"/>
          <w14:ligatures w14:val="none"/>
        </w:rPr>
        <w:t>transfer learning</w:t>
      </w:r>
      <w:r w:rsidRPr="0040789B">
        <w:rPr>
          <w:rFonts w:ascii="Times New Roman" w:eastAsia="Times New Roman" w:hAnsi="Times New Roman" w:cs="Times New Roman"/>
          <w:kern w:val="0"/>
          <w:sz w:val="24"/>
          <w:szCs w:val="24"/>
          <w14:ligatures w14:val="none"/>
        </w:rPr>
        <w:t xml:space="preserve">: Teknik </w:t>
      </w:r>
      <w:r w:rsidRPr="0040789B">
        <w:rPr>
          <w:rFonts w:ascii="Times New Roman" w:eastAsia="Times New Roman" w:hAnsi="Times New Roman" w:cs="Times New Roman"/>
          <w:i/>
          <w:kern w:val="0"/>
          <w:sz w:val="24"/>
          <w:szCs w:val="24"/>
          <w14:ligatures w14:val="none"/>
        </w:rPr>
        <w:t>transfer learning</w:t>
      </w:r>
      <w:r w:rsidRPr="0040789B">
        <w:rPr>
          <w:rFonts w:ascii="Times New Roman" w:eastAsia="Times New Roman" w:hAnsi="Times New Roman" w:cs="Times New Roman"/>
          <w:kern w:val="0"/>
          <w:sz w:val="24"/>
          <w:szCs w:val="24"/>
          <w14:ligatures w14:val="none"/>
        </w:rPr>
        <w:t xml:space="preserve">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dengan lebih baik. Teknik ini dapat dilakukan dengan cara menggunakan model yang sudah dilatih pada </w:t>
      </w:r>
      <w:r w:rsidRPr="00B620C7">
        <w:rPr>
          <w:rFonts w:ascii="Times New Roman" w:eastAsia="Times New Roman" w:hAnsi="Times New Roman" w:cs="Times New Roman"/>
          <w:i/>
          <w:kern w:val="0"/>
          <w:sz w:val="24"/>
          <w:szCs w:val="24"/>
          <w14:ligatures w14:val="none"/>
        </w:rPr>
        <w:t>dataset</w:t>
      </w:r>
      <w:r w:rsidRPr="0040789B">
        <w:rPr>
          <w:rFonts w:ascii="Times New Roman" w:eastAsia="Times New Roman" w:hAnsi="Times New Roman" w:cs="Times New Roman"/>
          <w:kern w:val="0"/>
          <w:sz w:val="24"/>
          <w:szCs w:val="24"/>
          <w14:ligatures w14:val="none"/>
        </w:rPr>
        <w:t xml:space="preserve"> lain dan menyesuaikannya dengan </w:t>
      </w:r>
      <w:r w:rsidRPr="0040789B">
        <w:rPr>
          <w:rFonts w:ascii="Times New Roman" w:eastAsia="Times New Roman" w:hAnsi="Times New Roman" w:cs="Times New Roman"/>
          <w:i/>
          <w:kern w:val="0"/>
          <w:sz w:val="24"/>
          <w:szCs w:val="24"/>
          <w14:ligatures w14:val="none"/>
        </w:rPr>
        <w:t>dataset</w:t>
      </w:r>
      <w:r w:rsidRPr="0040789B">
        <w:rPr>
          <w:rFonts w:ascii="Times New Roman" w:eastAsia="Times New Roman" w:hAnsi="Times New Roman" w:cs="Times New Roman"/>
          <w:kern w:val="0"/>
          <w:sz w:val="24"/>
          <w:szCs w:val="24"/>
          <w14:ligatures w14:val="none"/>
        </w:rPr>
        <w:t xml:space="preserve"> yang digunakan.</w:t>
      </w:r>
    </w:p>
    <w:p w14:paraId="5A2462E6" w14:textId="28A63667" w:rsidR="003D4235" w:rsidRP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 Menggunakan teknik </w:t>
      </w:r>
      <w:r w:rsidRPr="0040789B">
        <w:rPr>
          <w:rFonts w:ascii="Times New Roman" w:eastAsia="Times New Roman" w:hAnsi="Times New Roman" w:cs="Times New Roman"/>
          <w:i/>
          <w:kern w:val="0"/>
          <w:sz w:val="24"/>
          <w:szCs w:val="24"/>
          <w14:ligatures w14:val="none"/>
        </w:rPr>
        <w:t>ensemble learning</w:t>
      </w:r>
      <w:r w:rsidRPr="0040789B">
        <w:rPr>
          <w:rFonts w:ascii="Times New Roman" w:eastAsia="Times New Roman" w:hAnsi="Times New Roman" w:cs="Times New Roman"/>
          <w:kern w:val="0"/>
          <w:sz w:val="24"/>
          <w:szCs w:val="24"/>
          <w14:ligatures w14:val="none"/>
        </w:rPr>
        <w:t xml:space="preserve">: Teknik </w:t>
      </w:r>
      <w:r w:rsidRPr="0040789B">
        <w:rPr>
          <w:rFonts w:ascii="Times New Roman" w:eastAsia="Times New Roman" w:hAnsi="Times New Roman" w:cs="Times New Roman"/>
          <w:i/>
          <w:kern w:val="0"/>
          <w:sz w:val="24"/>
          <w:szCs w:val="24"/>
          <w14:ligatures w14:val="none"/>
        </w:rPr>
        <w:t>ensemble learning</w:t>
      </w:r>
      <w:r w:rsidRPr="0040789B">
        <w:rPr>
          <w:rFonts w:ascii="Times New Roman" w:eastAsia="Times New Roman" w:hAnsi="Times New Roman" w:cs="Times New Roman"/>
          <w:kern w:val="0"/>
          <w:sz w:val="24"/>
          <w:szCs w:val="24"/>
          <w14:ligatures w14:val="none"/>
        </w:rPr>
        <w:t xml:space="preserve">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dengan lebih baik. Teknik ini dapat dilakukan dengan cara menggabungkan hasil prediksi dari beberapa model yang berbeda.</w:t>
      </w:r>
      <w:r w:rsidR="003D4235" w:rsidRPr="0040789B">
        <w:rPr>
          <w:rFonts w:ascii="Times New Roman" w:eastAsia="Times New Roman" w:hAnsi="Times New Roman" w:cs="Times New Roman"/>
          <w:kern w:val="0"/>
          <w:sz w:val="24"/>
          <w:szCs w:val="24"/>
          <w14:ligatures w14:val="none"/>
        </w:rPr>
        <w:t xml:space="preserve">Dalam implementasinya, perlu diingat bahwa perbaikan model harus dilakukan secara bertahap dan sistematis. Hal ini dapat dilakukan dengan cara melakukan evaluasi model secara teratur dan melakukan perbaikan berdasarkan hasil evaluasi. Dengan demikian, model dapat lebih akurat dalam mendeteksi gender dan usia dan dapat </w:t>
      </w:r>
      <w:r w:rsidR="003D4235" w:rsidRPr="0040789B">
        <w:rPr>
          <w:rFonts w:ascii="Times New Roman" w:eastAsia="Times New Roman" w:hAnsi="Times New Roman" w:cs="Times New Roman"/>
          <w:kern w:val="0"/>
          <w:sz w:val="24"/>
          <w:szCs w:val="24"/>
          <w14:ligatures w14:val="none"/>
        </w:rPr>
        <w:lastRenderedPageBreak/>
        <w:t>digunakan dalam berbagai aplikasi yang terkait dengan deteksi gender dan usia.</w:t>
      </w:r>
    </w:p>
    <w:p w14:paraId="477C152E" w14:textId="3C225E0B" w:rsidR="006F726F" w:rsidRDefault="006F726F" w:rsidP="006F726F"/>
    <w:p w14:paraId="0D7EAFE1" w14:textId="2474AB48" w:rsidR="00FC224F" w:rsidRDefault="00FC224F" w:rsidP="002564B5">
      <w:pPr>
        <w:pStyle w:val="Heading6"/>
        <w:jc w:val="both"/>
      </w:pPr>
      <w:r>
        <w:t>Saran</w:t>
      </w:r>
    </w:p>
    <w:p w14:paraId="2ADBBD4D" w14:textId="77777777" w:rsidR="00A86E06" w:rsidRPr="00A86E06" w:rsidRDefault="00A86E06" w:rsidP="00A86E06"/>
    <w:p w14:paraId="08F8F45E" w14:textId="6C79B17F" w:rsidR="003D4235" w:rsidRPr="003D4235" w:rsidRDefault="003D4235" w:rsidP="002564B5">
      <w:pPr>
        <w:spacing w:line="480" w:lineRule="auto"/>
        <w:jc w:val="both"/>
        <w:rPr>
          <w:rFonts w:ascii="Times New Roman" w:eastAsia="Times New Roman" w:hAnsi="Times New Roman" w:cs="Times New Roman"/>
          <w:bCs/>
          <w:kern w:val="0"/>
          <w:sz w:val="24"/>
          <w:szCs w:val="24"/>
          <w14:ligatures w14:val="none"/>
        </w:rPr>
      </w:pPr>
      <w:r w:rsidRPr="003D4235">
        <w:rPr>
          <w:rFonts w:ascii="Times New Roman" w:eastAsia="Times New Roman" w:hAnsi="Times New Roman" w:cs="Times New Roman"/>
          <w:bCs/>
          <w:kern w:val="0"/>
          <w:sz w:val="24"/>
          <w:szCs w:val="24"/>
          <w14:ligatures w14:val="none"/>
        </w:rPr>
        <w:t>Berdasarkan hasil penelitian dan pengujian yang telah dilakukan, beberapa saran dapat diberikan untuk meningkatkan kinerja</w:t>
      </w:r>
      <w:r w:rsidR="002564B5">
        <w:rPr>
          <w:rFonts w:ascii="Times New Roman" w:eastAsia="Times New Roman" w:hAnsi="Times New Roman" w:cs="Times New Roman"/>
          <w:bCs/>
          <w:kern w:val="0"/>
          <w:sz w:val="24"/>
          <w:szCs w:val="24"/>
          <w14:ligatures w14:val="none"/>
        </w:rPr>
        <w:t xml:space="preserve"> model deteksi usia dan gender:</w:t>
      </w:r>
    </w:p>
    <w:p w14:paraId="41035BA2" w14:textId="77777777"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Untuk meningkatkan akurasi model, sebaiknya dilakukan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dengan variasi usia, pencahayaan, dan ekspresi wajah yang lebih banyak.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yang lebih besar dan beragam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juga dapat membantu model lebih adaptif terhadap variasi citra wajah yang berbeda-beda.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dapat dilakukan dengan cara mengumpulkan data baru dari berbagai sumber, seperti foto-foto di internet,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publik, atau bahkan mengambil foto-foto sendiri. Namun, perlu diingat bahwa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juga memerlukan peningkatan kualitas data, sehingga data yang digunakan haruslah relevan dan akurat.</w:t>
      </w:r>
    </w:p>
    <w:p w14:paraId="5DBCE927" w14:textId="391342DE"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Optimasi Arsitektur CNN: Menggunakan arsitektur yang lebih kompleks seperti </w:t>
      </w:r>
      <w:r w:rsidRPr="008D7C7A">
        <w:rPr>
          <w:rFonts w:ascii="Times New Roman" w:eastAsia="Times New Roman" w:hAnsi="Times New Roman" w:cs="Times New Roman"/>
          <w:bCs/>
          <w:i/>
          <w:kern w:val="0"/>
          <w:sz w:val="24"/>
          <w:szCs w:val="24"/>
          <w14:ligatures w14:val="none"/>
        </w:rPr>
        <w:t>ResNet</w:t>
      </w:r>
      <w:r w:rsidRPr="007628F8">
        <w:rPr>
          <w:rFonts w:ascii="Times New Roman" w:eastAsia="Times New Roman" w:hAnsi="Times New Roman" w:cs="Times New Roman"/>
          <w:bCs/>
          <w:kern w:val="0"/>
          <w:sz w:val="24"/>
          <w:szCs w:val="24"/>
          <w14:ligatures w14:val="none"/>
        </w:rPr>
        <w:t xml:space="preserve"> atau </w:t>
      </w:r>
      <w:r w:rsidRPr="008D7C7A">
        <w:rPr>
          <w:rFonts w:ascii="Times New Roman" w:eastAsia="Times New Roman" w:hAnsi="Times New Roman" w:cs="Times New Roman"/>
          <w:bCs/>
          <w:i/>
          <w:kern w:val="0"/>
          <w:sz w:val="24"/>
          <w:szCs w:val="24"/>
          <w14:ligatures w14:val="none"/>
        </w:rPr>
        <w:t>EfficientNet</w:t>
      </w:r>
      <w:r w:rsidRPr="007628F8">
        <w:rPr>
          <w:rFonts w:ascii="Times New Roman" w:eastAsia="Times New Roman" w:hAnsi="Times New Roman" w:cs="Times New Roman"/>
          <w:bCs/>
          <w:kern w:val="0"/>
          <w:sz w:val="24"/>
          <w:szCs w:val="24"/>
          <w14:ligatures w14:val="none"/>
        </w:rPr>
        <w:t xml:space="preserve"> dapat membantu meningkatkan akurasi deteksi usia dan gender. Arsitektur-arsitektur ini dapat membantu model memahami pola dan hubungan antara fitur-fitur yang terkait dengan us</w:t>
      </w:r>
      <w:r w:rsidR="008D7C7A">
        <w:rPr>
          <w:rFonts w:ascii="Times New Roman" w:eastAsia="Times New Roman" w:hAnsi="Times New Roman" w:cs="Times New Roman"/>
          <w:bCs/>
          <w:kern w:val="0"/>
          <w:sz w:val="24"/>
          <w:szCs w:val="24"/>
          <w14:ligatures w14:val="none"/>
        </w:rPr>
        <w:t xml:space="preserve">ia dan </w:t>
      </w:r>
      <w:r w:rsidR="008D7C7A" w:rsidRPr="008D7C7A">
        <w:rPr>
          <w:rFonts w:ascii="Times New Roman" w:eastAsia="Times New Roman" w:hAnsi="Times New Roman" w:cs="Times New Roman"/>
          <w:bCs/>
          <w:i/>
          <w:kern w:val="0"/>
          <w:sz w:val="24"/>
          <w:szCs w:val="24"/>
          <w14:ligatures w14:val="none"/>
        </w:rPr>
        <w:t>gender</w:t>
      </w:r>
      <w:r w:rsidR="008D7C7A">
        <w:rPr>
          <w:rFonts w:ascii="Times New Roman" w:eastAsia="Times New Roman" w:hAnsi="Times New Roman" w:cs="Times New Roman"/>
          <w:bCs/>
          <w:kern w:val="0"/>
          <w:sz w:val="24"/>
          <w:szCs w:val="24"/>
          <w14:ligatures w14:val="none"/>
        </w:rPr>
        <w:t xml:space="preserve"> </w:t>
      </w:r>
      <w:r w:rsidR="008D7C7A">
        <w:rPr>
          <w:rFonts w:ascii="Times New Roman" w:eastAsia="Times New Roman" w:hAnsi="Times New Roman" w:cs="Times New Roman"/>
          <w:bCs/>
          <w:kern w:val="0"/>
          <w:sz w:val="24"/>
          <w:szCs w:val="24"/>
          <w14:ligatures w14:val="none"/>
        </w:rPr>
        <w:lastRenderedPageBreak/>
        <w:t xml:space="preserve">dengan lebih baik. </w:t>
      </w:r>
      <w:r w:rsidRPr="008D7C7A">
        <w:rPr>
          <w:rFonts w:ascii="Times New Roman" w:eastAsia="Times New Roman" w:hAnsi="Times New Roman" w:cs="Times New Roman"/>
          <w:bCs/>
          <w:i/>
          <w:kern w:val="0"/>
          <w:sz w:val="24"/>
          <w:szCs w:val="24"/>
          <w14:ligatures w14:val="none"/>
        </w:rPr>
        <w:t>ResNet</w:t>
      </w:r>
      <w:r w:rsidRPr="007628F8">
        <w:rPr>
          <w:rFonts w:ascii="Times New Roman" w:eastAsia="Times New Roman" w:hAnsi="Times New Roman" w:cs="Times New Roman"/>
          <w:bCs/>
          <w:kern w:val="0"/>
          <w:sz w:val="24"/>
          <w:szCs w:val="24"/>
          <w14:ligatures w14:val="none"/>
        </w:rPr>
        <w:t xml:space="preserve">, misalnya, menggunakan teknik residual learning untuk mempercepat proses pelatihan dan meningkatkan kinerja model. </w:t>
      </w:r>
      <w:r w:rsidRPr="008D7C7A">
        <w:rPr>
          <w:rFonts w:ascii="Times New Roman" w:eastAsia="Times New Roman" w:hAnsi="Times New Roman" w:cs="Times New Roman"/>
          <w:bCs/>
          <w:i/>
          <w:kern w:val="0"/>
          <w:sz w:val="24"/>
          <w:szCs w:val="24"/>
          <w14:ligatures w14:val="none"/>
        </w:rPr>
        <w:t>EfficientNet</w:t>
      </w:r>
      <w:r w:rsidRPr="007628F8">
        <w:rPr>
          <w:rFonts w:ascii="Times New Roman" w:eastAsia="Times New Roman" w:hAnsi="Times New Roman" w:cs="Times New Roman"/>
          <w:bCs/>
          <w:kern w:val="0"/>
          <w:sz w:val="24"/>
          <w:szCs w:val="24"/>
          <w14:ligatures w14:val="none"/>
        </w:rPr>
        <w:t xml:space="preserve">, di sisi lain, menggunakan teknik </w:t>
      </w:r>
      <w:r w:rsidRPr="008D7C7A">
        <w:rPr>
          <w:rFonts w:ascii="Times New Roman" w:eastAsia="Times New Roman" w:hAnsi="Times New Roman" w:cs="Times New Roman"/>
          <w:bCs/>
          <w:i/>
          <w:kern w:val="0"/>
          <w:sz w:val="24"/>
          <w:szCs w:val="24"/>
          <w14:ligatures w14:val="none"/>
        </w:rPr>
        <w:t>compound scaling</w:t>
      </w:r>
      <w:r w:rsidRPr="007628F8">
        <w:rPr>
          <w:rFonts w:ascii="Times New Roman" w:eastAsia="Times New Roman" w:hAnsi="Times New Roman" w:cs="Times New Roman"/>
          <w:bCs/>
          <w:kern w:val="0"/>
          <w:sz w:val="24"/>
          <w:szCs w:val="24"/>
          <w14:ligatures w14:val="none"/>
        </w:rPr>
        <w:t xml:space="preserve"> untuk meningkatkan kinerja model dengan memperkecil ukuran model.</w:t>
      </w:r>
    </w:p>
    <w:p w14:paraId="3556F4DD" w14:textId="77777777"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Augmentasi Data: Menggunakan teknik augmentasi yang lebih beragam seperti perubahan kontras, </w:t>
      </w:r>
      <w:r w:rsidRPr="008D7C7A">
        <w:rPr>
          <w:rFonts w:ascii="Times New Roman" w:eastAsia="Times New Roman" w:hAnsi="Times New Roman" w:cs="Times New Roman"/>
          <w:bCs/>
          <w:i/>
          <w:kern w:val="0"/>
          <w:sz w:val="24"/>
          <w:szCs w:val="24"/>
          <w14:ligatures w14:val="none"/>
        </w:rPr>
        <w:t>noise injection</w:t>
      </w:r>
      <w:r w:rsidRPr="007628F8">
        <w:rPr>
          <w:rFonts w:ascii="Times New Roman" w:eastAsia="Times New Roman" w:hAnsi="Times New Roman" w:cs="Times New Roman"/>
          <w:bCs/>
          <w:kern w:val="0"/>
          <w:sz w:val="24"/>
          <w:szCs w:val="24"/>
          <w14:ligatures w14:val="none"/>
        </w:rPr>
        <w:t xml:space="preserve">, dan </w:t>
      </w:r>
      <w:r w:rsidRPr="008D7C7A">
        <w:rPr>
          <w:rFonts w:ascii="Times New Roman" w:eastAsia="Times New Roman" w:hAnsi="Times New Roman" w:cs="Times New Roman"/>
          <w:bCs/>
          <w:i/>
          <w:kern w:val="0"/>
          <w:sz w:val="24"/>
          <w:szCs w:val="24"/>
          <w14:ligatures w14:val="none"/>
        </w:rPr>
        <w:t>warping</w:t>
      </w:r>
      <w:r w:rsidRPr="007628F8">
        <w:rPr>
          <w:rFonts w:ascii="Times New Roman" w:eastAsia="Times New Roman" w:hAnsi="Times New Roman" w:cs="Times New Roman"/>
          <w:bCs/>
          <w:kern w:val="0"/>
          <w:sz w:val="24"/>
          <w:szCs w:val="24"/>
          <w14:ligatures w14:val="none"/>
        </w:rPr>
        <w:t xml:space="preserve"> dapat membantu model lebih adaptif terhadap variasi citra wajah. Teknik augmentasi dapat membantu meningkatkan jumlah data pelatihan tanpa harus mengumpulkan data baru.</w:t>
      </w:r>
      <w:r w:rsid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kern w:val="0"/>
          <w:sz w:val="24"/>
          <w:szCs w:val="24"/>
          <w14:ligatures w14:val="none"/>
        </w:rPr>
        <w:t xml:space="preserve">Perubahan kontras, misalnya,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 dengan kontras yang berbeda-beda. </w:t>
      </w:r>
      <w:r w:rsidRPr="008D7C7A">
        <w:rPr>
          <w:rFonts w:ascii="Times New Roman" w:eastAsia="Times New Roman" w:hAnsi="Times New Roman" w:cs="Times New Roman"/>
          <w:bCs/>
          <w:i/>
          <w:kern w:val="0"/>
          <w:sz w:val="24"/>
          <w:szCs w:val="24"/>
          <w14:ligatures w14:val="none"/>
        </w:rPr>
        <w:t>Noise injection</w:t>
      </w:r>
      <w:r w:rsidRPr="007628F8">
        <w:rPr>
          <w:rFonts w:ascii="Times New Roman" w:eastAsia="Times New Roman" w:hAnsi="Times New Roman" w:cs="Times New Roman"/>
          <w:bCs/>
          <w:kern w:val="0"/>
          <w:sz w:val="24"/>
          <w:szCs w:val="24"/>
          <w14:ligatures w14:val="none"/>
        </w:rPr>
        <w:t xml:space="preserve">, di sisi lain, dapat membantu model memahami pola dan hubungan antara fitur-fitur yang terkait dengan usia dan gender pada citra wajah dengan </w:t>
      </w:r>
      <w:r w:rsidRPr="008D7C7A">
        <w:rPr>
          <w:rFonts w:ascii="Times New Roman" w:eastAsia="Times New Roman" w:hAnsi="Times New Roman" w:cs="Times New Roman"/>
          <w:bCs/>
          <w:i/>
          <w:kern w:val="0"/>
          <w:sz w:val="24"/>
          <w:szCs w:val="24"/>
          <w14:ligatures w14:val="none"/>
        </w:rPr>
        <w:t>noise</w:t>
      </w:r>
      <w:r w:rsidRPr="007628F8">
        <w:rPr>
          <w:rFonts w:ascii="Times New Roman" w:eastAsia="Times New Roman" w:hAnsi="Times New Roman" w:cs="Times New Roman"/>
          <w:bCs/>
          <w:kern w:val="0"/>
          <w:sz w:val="24"/>
          <w:szCs w:val="24"/>
          <w14:ligatures w14:val="none"/>
        </w:rPr>
        <w:t xml:space="preserve"> yang berbeda-beda.</w:t>
      </w:r>
    </w:p>
    <w:p w14:paraId="7130276C" w14:textId="77777777" w:rsidR="00414001" w:rsidRDefault="003D4235"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Eksperimen dengan </w:t>
      </w:r>
      <w:r w:rsidRPr="007628F8">
        <w:rPr>
          <w:rFonts w:ascii="Times New Roman" w:eastAsia="Times New Roman" w:hAnsi="Times New Roman" w:cs="Times New Roman"/>
          <w:bCs/>
          <w:i/>
          <w:kern w:val="0"/>
          <w:sz w:val="24"/>
          <w:szCs w:val="24"/>
          <w14:ligatures w14:val="none"/>
        </w:rPr>
        <w:t>Transfer Learning</w:t>
      </w:r>
      <w:r w:rsidRPr="007628F8">
        <w:rPr>
          <w:rFonts w:ascii="Times New Roman" w:eastAsia="Times New Roman" w:hAnsi="Times New Roman" w:cs="Times New Roman"/>
          <w:bCs/>
          <w:kern w:val="0"/>
          <w:sz w:val="24"/>
          <w:szCs w:val="24"/>
          <w14:ligatures w14:val="none"/>
        </w:rPr>
        <w:t xml:space="preserve">: Menggunakan model </w:t>
      </w:r>
      <w:r w:rsidRPr="007628F8">
        <w:rPr>
          <w:rFonts w:ascii="Times New Roman" w:eastAsia="Times New Roman" w:hAnsi="Times New Roman" w:cs="Times New Roman"/>
          <w:bCs/>
          <w:i/>
          <w:kern w:val="0"/>
          <w:sz w:val="24"/>
          <w:szCs w:val="24"/>
          <w14:ligatures w14:val="none"/>
        </w:rPr>
        <w:t>pretrained</w:t>
      </w:r>
      <w:r w:rsidRPr="007628F8">
        <w:rPr>
          <w:rFonts w:ascii="Times New Roman" w:eastAsia="Times New Roman" w:hAnsi="Times New Roman" w:cs="Times New Roman"/>
          <w:bCs/>
          <w:kern w:val="0"/>
          <w:sz w:val="24"/>
          <w:szCs w:val="24"/>
          <w14:ligatures w14:val="none"/>
        </w:rPr>
        <w:t xml:space="preserve"> seperti </w:t>
      </w:r>
      <w:r w:rsidRPr="007628F8">
        <w:rPr>
          <w:rFonts w:ascii="Times New Roman" w:eastAsia="Times New Roman" w:hAnsi="Times New Roman" w:cs="Times New Roman"/>
          <w:bCs/>
          <w:i/>
          <w:kern w:val="0"/>
          <w:sz w:val="24"/>
          <w:szCs w:val="24"/>
          <w14:ligatures w14:val="none"/>
        </w:rPr>
        <w:t>VGG16, MobileNet</w:t>
      </w:r>
      <w:r w:rsidRPr="007628F8">
        <w:rPr>
          <w:rFonts w:ascii="Times New Roman" w:eastAsia="Times New Roman" w:hAnsi="Times New Roman" w:cs="Times New Roman"/>
          <w:bCs/>
          <w:kern w:val="0"/>
          <w:sz w:val="24"/>
          <w:szCs w:val="24"/>
          <w14:ligatures w14:val="none"/>
        </w:rPr>
        <w:t xml:space="preserve">, atau </w:t>
      </w:r>
      <w:r w:rsidRPr="007628F8">
        <w:rPr>
          <w:rFonts w:ascii="Times New Roman" w:eastAsia="Times New Roman" w:hAnsi="Times New Roman" w:cs="Times New Roman"/>
          <w:bCs/>
          <w:i/>
          <w:kern w:val="0"/>
          <w:sz w:val="24"/>
          <w:szCs w:val="24"/>
          <w14:ligatures w14:val="none"/>
        </w:rPr>
        <w:t>InceptionNet</w:t>
      </w:r>
      <w:r w:rsidRPr="007628F8">
        <w:rPr>
          <w:rFonts w:ascii="Times New Roman" w:eastAsia="Times New Roman" w:hAnsi="Times New Roman" w:cs="Times New Roman"/>
          <w:bCs/>
          <w:kern w:val="0"/>
          <w:sz w:val="24"/>
          <w:szCs w:val="24"/>
          <w14:ligatures w14:val="none"/>
        </w:rPr>
        <w:t xml:space="preserve"> dapat mempercepat proses pelatihan serta meningkatkan kinerja model dalam deteksi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Model </w:t>
      </w:r>
      <w:r w:rsidRPr="0040789B">
        <w:rPr>
          <w:rFonts w:ascii="Times New Roman" w:eastAsia="Times New Roman" w:hAnsi="Times New Roman" w:cs="Times New Roman"/>
          <w:bCs/>
          <w:i/>
          <w:kern w:val="0"/>
          <w:sz w:val="24"/>
          <w:szCs w:val="24"/>
          <w14:ligatures w14:val="none"/>
        </w:rPr>
        <w:t>pretrained</w:t>
      </w:r>
      <w:r w:rsidRPr="007628F8">
        <w:rPr>
          <w:rFonts w:ascii="Times New Roman" w:eastAsia="Times New Roman" w:hAnsi="Times New Roman" w:cs="Times New Roman"/>
          <w:bCs/>
          <w:kern w:val="0"/>
          <w:sz w:val="24"/>
          <w:szCs w:val="24"/>
          <w14:ligatures w14:val="none"/>
        </w:rPr>
        <w:t xml:space="preserve"> telah dilatih pada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besar dan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dengan lebih baik.VGG16, misalnya, telah dilatih pada </w:t>
      </w:r>
      <w:r w:rsidRPr="004E0EB1">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i/>
          <w:kern w:val="0"/>
          <w:sz w:val="24"/>
          <w:szCs w:val="24"/>
          <w14:ligatures w14:val="none"/>
        </w:rPr>
        <w:t>ImageNet</w:t>
      </w:r>
      <w:r w:rsidRPr="007628F8">
        <w:rPr>
          <w:rFonts w:ascii="Times New Roman" w:eastAsia="Times New Roman" w:hAnsi="Times New Roman" w:cs="Times New Roman"/>
          <w:bCs/>
          <w:kern w:val="0"/>
          <w:sz w:val="24"/>
          <w:szCs w:val="24"/>
          <w14:ligatures w14:val="none"/>
        </w:rPr>
        <w:t xml:space="preserve"> dan dapat membantu model memahami pola dan hubungan antara fitur-fitur yang terkait dengan usia dan </w:t>
      </w:r>
      <w:r w:rsidRPr="004E0EB1">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w:t>
      </w:r>
      <w:r w:rsidRPr="007628F8">
        <w:rPr>
          <w:rFonts w:ascii="Times New Roman" w:eastAsia="Times New Roman" w:hAnsi="Times New Roman" w:cs="Times New Roman"/>
          <w:bCs/>
          <w:i/>
          <w:kern w:val="0"/>
          <w:sz w:val="24"/>
          <w:szCs w:val="24"/>
          <w14:ligatures w14:val="none"/>
        </w:rPr>
        <w:t xml:space="preserve"> MobileNet</w:t>
      </w:r>
      <w:r w:rsidRPr="007628F8">
        <w:rPr>
          <w:rFonts w:ascii="Times New Roman" w:eastAsia="Times New Roman" w:hAnsi="Times New Roman" w:cs="Times New Roman"/>
          <w:bCs/>
          <w:kern w:val="0"/>
          <w:sz w:val="24"/>
          <w:szCs w:val="24"/>
          <w14:ligatures w14:val="none"/>
        </w:rPr>
        <w:t xml:space="preserve">, di sisi lain, telah dilatih pada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i/>
          <w:kern w:val="0"/>
          <w:sz w:val="24"/>
          <w:szCs w:val="24"/>
          <w14:ligatures w14:val="none"/>
        </w:rPr>
        <w:t>ImageNet</w:t>
      </w:r>
      <w:r w:rsidRPr="007628F8">
        <w:rPr>
          <w:rFonts w:ascii="Times New Roman" w:eastAsia="Times New Roman" w:hAnsi="Times New Roman" w:cs="Times New Roman"/>
          <w:bCs/>
          <w:kern w:val="0"/>
          <w:sz w:val="24"/>
          <w:szCs w:val="24"/>
          <w14:ligatures w14:val="none"/>
        </w:rPr>
        <w:t xml:space="preserve"> dan dapat membantu model </w:t>
      </w:r>
      <w:r w:rsidRPr="007628F8">
        <w:rPr>
          <w:rFonts w:ascii="Times New Roman" w:eastAsia="Times New Roman" w:hAnsi="Times New Roman" w:cs="Times New Roman"/>
          <w:bCs/>
          <w:kern w:val="0"/>
          <w:sz w:val="24"/>
          <w:szCs w:val="24"/>
          <w14:ligatures w14:val="none"/>
        </w:rPr>
        <w:lastRenderedPageBreak/>
        <w:t xml:space="preserve">memahami pola dan hubungan antara fitur-fitur yang terkait dengan usia dan </w:t>
      </w:r>
      <w:r w:rsidRPr="00D542FE">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 dengan ukuran yang lebih kecil.</w:t>
      </w:r>
    </w:p>
    <w:p w14:paraId="5261971C" w14:textId="77AB6A45" w:rsid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Regularisasi: Menggunakan teknik regularisasi seperti L1 dan L2 dapat membantu mengurangi </w:t>
      </w:r>
      <w:r w:rsidRPr="0041400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an meningkatkan kinerja model. Teknik regularisasi dapat membantu model lebih stabil dan tidak terlalu sensitif terhadap perubahan data.</w:t>
      </w:r>
      <w:r w:rsidR="004E0EB1">
        <w:rPr>
          <w:rFonts w:ascii="Times New Roman" w:eastAsia="Times New Roman" w:hAnsi="Times New Roman" w:cs="Times New Roman"/>
          <w:bCs/>
          <w:kern w:val="0"/>
          <w:sz w:val="24"/>
          <w:szCs w:val="24"/>
          <w14:ligatures w14:val="none"/>
        </w:rPr>
        <w:t xml:space="preserve"> </w:t>
      </w:r>
      <w:r w:rsidRPr="00414001">
        <w:rPr>
          <w:rFonts w:ascii="Times New Roman" w:eastAsia="Times New Roman" w:hAnsi="Times New Roman" w:cs="Times New Roman"/>
          <w:bCs/>
          <w:kern w:val="0"/>
          <w:sz w:val="24"/>
          <w:szCs w:val="24"/>
          <w14:ligatures w14:val="none"/>
        </w:rPr>
        <w:t xml:space="preserve">L1, misalnya, dapat membantu mengurangi </w:t>
      </w:r>
      <w:r w:rsidRPr="0041400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engan mengurangi nilai parameter yang tidak penting. L2, di sisi lain, dapat membantu mengurangi </w:t>
      </w:r>
      <w:r w:rsidRPr="004E0EB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engan mengurangi nilai parameter yang tidak penting dan juga mengurangi nilai parameter yang penting.</w:t>
      </w:r>
    </w:p>
    <w:p w14:paraId="3948A3A1" w14:textId="77777777" w:rsid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Menggunakan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seperti </w:t>
      </w:r>
      <w:r w:rsidRPr="00414001">
        <w:rPr>
          <w:rFonts w:ascii="Times New Roman" w:eastAsia="Times New Roman" w:hAnsi="Times New Roman" w:cs="Times New Roman"/>
          <w:bCs/>
          <w:i/>
          <w:kern w:val="0"/>
          <w:sz w:val="24"/>
          <w:szCs w:val="24"/>
          <w14:ligatures w14:val="none"/>
        </w:rPr>
        <w:t>bagging</w:t>
      </w:r>
      <w:r w:rsidRPr="00414001">
        <w:rPr>
          <w:rFonts w:ascii="Times New Roman" w:eastAsia="Times New Roman" w:hAnsi="Times New Roman" w:cs="Times New Roman"/>
          <w:bCs/>
          <w:kern w:val="0"/>
          <w:sz w:val="24"/>
          <w:szCs w:val="24"/>
          <w14:ligatures w14:val="none"/>
        </w:rPr>
        <w:t xml:space="preserve"> dan </w:t>
      </w:r>
      <w:r w:rsidRPr="00414001">
        <w:rPr>
          <w:rFonts w:ascii="Times New Roman" w:eastAsia="Times New Roman" w:hAnsi="Times New Roman" w:cs="Times New Roman"/>
          <w:bCs/>
          <w:i/>
          <w:kern w:val="0"/>
          <w:sz w:val="24"/>
          <w:szCs w:val="24"/>
          <w14:ligatures w14:val="none"/>
        </w:rPr>
        <w:t>boosting</w:t>
      </w:r>
      <w:r w:rsidRPr="00414001">
        <w:rPr>
          <w:rFonts w:ascii="Times New Roman" w:eastAsia="Times New Roman" w:hAnsi="Times New Roman" w:cs="Times New Roman"/>
          <w:bCs/>
          <w:kern w:val="0"/>
          <w:sz w:val="24"/>
          <w:szCs w:val="24"/>
          <w14:ligatures w14:val="none"/>
        </w:rPr>
        <w:t xml:space="preserve"> dapat membantu meningkatkan kinerja model.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dapat membantu model lebih akurat dan tidak terlalu sensitif terhadap perubahan data.</w:t>
      </w:r>
      <w:r w:rsidRPr="00414001">
        <w:rPr>
          <w:rFonts w:ascii="Times New Roman" w:eastAsia="Times New Roman" w:hAnsi="Times New Roman" w:cs="Times New Roman"/>
          <w:bCs/>
          <w:i/>
          <w:kern w:val="0"/>
          <w:sz w:val="24"/>
          <w:szCs w:val="24"/>
          <w14:ligatures w14:val="none"/>
        </w:rPr>
        <w:t>Bagging</w:t>
      </w:r>
      <w:r w:rsidRPr="00414001">
        <w:rPr>
          <w:rFonts w:ascii="Times New Roman" w:eastAsia="Times New Roman" w:hAnsi="Times New Roman" w:cs="Times New Roman"/>
          <w:bCs/>
          <w:kern w:val="0"/>
          <w:sz w:val="24"/>
          <w:szCs w:val="24"/>
          <w14:ligatures w14:val="none"/>
        </w:rPr>
        <w:t xml:space="preserve">, misalnya, dapat membantu meningkatkan kinerja model dengan menggabungkan hasil prediksi dari beberapa model yang berbeda. </w:t>
      </w:r>
      <w:r w:rsidRPr="00414001">
        <w:rPr>
          <w:rFonts w:ascii="Times New Roman" w:eastAsia="Times New Roman" w:hAnsi="Times New Roman" w:cs="Times New Roman"/>
          <w:bCs/>
          <w:i/>
          <w:kern w:val="0"/>
          <w:sz w:val="24"/>
          <w:szCs w:val="24"/>
          <w14:ligatures w14:val="none"/>
        </w:rPr>
        <w:t>Boosting</w:t>
      </w:r>
      <w:r w:rsidRPr="00414001">
        <w:rPr>
          <w:rFonts w:ascii="Times New Roman" w:eastAsia="Times New Roman" w:hAnsi="Times New Roman" w:cs="Times New Roman"/>
          <w:bCs/>
          <w:kern w:val="0"/>
          <w:sz w:val="24"/>
          <w:szCs w:val="24"/>
          <w14:ligatures w14:val="none"/>
        </w:rPr>
        <w:t>, di sisi lain, dapat membantu meningkatkan kinerja model dengan memberikan bobot lebih pada kesalahan yang dibuat oleh model sebelumnya, sehingga model dapat belajar dari kesalahan tersebut dan meningkatkan akurasi prediksi.</w:t>
      </w:r>
    </w:p>
    <w:p w14:paraId="4DA083C8" w14:textId="51A2793E" w:rsidR="00261BA7" w:rsidRP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Menggunakan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seperti </w:t>
      </w:r>
      <w:r w:rsidRPr="00414001">
        <w:rPr>
          <w:rFonts w:ascii="Times New Roman" w:eastAsia="Times New Roman" w:hAnsi="Times New Roman" w:cs="Times New Roman"/>
          <w:bCs/>
          <w:i/>
          <w:kern w:val="0"/>
          <w:sz w:val="24"/>
          <w:szCs w:val="24"/>
          <w14:ligatures w14:val="none"/>
        </w:rPr>
        <w:t>grid search</w:t>
      </w:r>
      <w:r w:rsidRPr="00414001">
        <w:rPr>
          <w:rFonts w:ascii="Times New Roman" w:eastAsia="Times New Roman" w:hAnsi="Times New Roman" w:cs="Times New Roman"/>
          <w:bCs/>
          <w:kern w:val="0"/>
          <w:sz w:val="24"/>
          <w:szCs w:val="24"/>
          <w14:ligatures w14:val="none"/>
        </w:rPr>
        <w:t xml:space="preserve"> dan </w:t>
      </w:r>
      <w:r w:rsidRPr="00414001">
        <w:rPr>
          <w:rFonts w:ascii="Times New Roman" w:eastAsia="Times New Roman" w:hAnsi="Times New Roman" w:cs="Times New Roman"/>
          <w:bCs/>
          <w:i/>
          <w:kern w:val="0"/>
          <w:sz w:val="24"/>
          <w:szCs w:val="24"/>
          <w14:ligatures w14:val="none"/>
        </w:rPr>
        <w:t>random search</w:t>
      </w:r>
      <w:r w:rsidRPr="00414001">
        <w:rPr>
          <w:rFonts w:ascii="Times New Roman" w:eastAsia="Times New Roman" w:hAnsi="Times New Roman" w:cs="Times New Roman"/>
          <w:bCs/>
          <w:kern w:val="0"/>
          <w:sz w:val="24"/>
          <w:szCs w:val="24"/>
          <w14:ligatures w14:val="none"/>
        </w:rPr>
        <w:t xml:space="preserve"> dapat membantu meningkatkan kinerja model.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dapat membantu </w:t>
      </w:r>
      <w:r w:rsidRPr="00414001">
        <w:rPr>
          <w:rFonts w:ascii="Times New Roman" w:eastAsia="Times New Roman" w:hAnsi="Times New Roman" w:cs="Times New Roman"/>
          <w:bCs/>
          <w:kern w:val="0"/>
          <w:sz w:val="24"/>
          <w:szCs w:val="24"/>
          <w14:ligatures w14:val="none"/>
        </w:rPr>
        <w:lastRenderedPageBreak/>
        <w:t>model lebih akurat dan tidak terlalu sensitif terhadap perubahan data.</w:t>
      </w:r>
      <w:r w:rsidRPr="00414001">
        <w:rPr>
          <w:rFonts w:ascii="Times New Roman" w:eastAsia="Times New Roman" w:hAnsi="Times New Roman" w:cs="Times New Roman"/>
          <w:bCs/>
          <w:i/>
          <w:kern w:val="0"/>
          <w:sz w:val="24"/>
          <w:szCs w:val="24"/>
          <w14:ligatures w14:val="none"/>
        </w:rPr>
        <w:t>Grid search</w:t>
      </w:r>
      <w:r w:rsidRPr="00414001">
        <w:rPr>
          <w:rFonts w:ascii="Times New Roman" w:eastAsia="Times New Roman" w:hAnsi="Times New Roman" w:cs="Times New Roman"/>
          <w:bCs/>
          <w:kern w:val="0"/>
          <w:sz w:val="24"/>
          <w:szCs w:val="24"/>
          <w14:ligatures w14:val="none"/>
        </w:rPr>
        <w:t xml:space="preserve">, misalnya, melibatkan pencarian sistematis melalui kombinasi </w:t>
      </w:r>
      <w:r w:rsidRPr="00F7118B">
        <w:rPr>
          <w:rFonts w:ascii="Times New Roman" w:eastAsia="Times New Roman" w:hAnsi="Times New Roman" w:cs="Times New Roman"/>
          <w:bCs/>
          <w:i/>
          <w:kern w:val="0"/>
          <w:sz w:val="24"/>
          <w:szCs w:val="24"/>
          <w14:ligatures w14:val="none"/>
        </w:rPr>
        <w:t>hyperparameter</w:t>
      </w:r>
      <w:r w:rsidRPr="00414001">
        <w:rPr>
          <w:rFonts w:ascii="Times New Roman" w:eastAsia="Times New Roman" w:hAnsi="Times New Roman" w:cs="Times New Roman"/>
          <w:bCs/>
          <w:kern w:val="0"/>
          <w:sz w:val="24"/>
          <w:szCs w:val="24"/>
          <w14:ligatures w14:val="none"/>
        </w:rPr>
        <w:t xml:space="preserve"> yang berbeda untuk menemukan kombinasi terbaik yang memberikan hasil optimal. </w:t>
      </w:r>
      <w:r w:rsidRPr="00414001">
        <w:rPr>
          <w:rFonts w:ascii="Times New Roman" w:eastAsia="Times New Roman" w:hAnsi="Times New Roman" w:cs="Times New Roman"/>
          <w:bCs/>
          <w:i/>
          <w:kern w:val="0"/>
          <w:sz w:val="24"/>
          <w:szCs w:val="24"/>
          <w14:ligatures w14:val="none"/>
        </w:rPr>
        <w:t>Random search</w:t>
      </w:r>
      <w:r w:rsidRPr="00414001">
        <w:rPr>
          <w:rFonts w:ascii="Times New Roman" w:eastAsia="Times New Roman" w:hAnsi="Times New Roman" w:cs="Times New Roman"/>
          <w:bCs/>
          <w:kern w:val="0"/>
          <w:sz w:val="24"/>
          <w:szCs w:val="24"/>
          <w14:ligatures w14:val="none"/>
        </w:rPr>
        <w:t xml:space="preserve">, di sisi lain, melakukan pencarian secara acak di ruang </w:t>
      </w:r>
      <w:r w:rsidRPr="00414001">
        <w:rPr>
          <w:rFonts w:ascii="Times New Roman" w:eastAsia="Times New Roman" w:hAnsi="Times New Roman" w:cs="Times New Roman"/>
          <w:bCs/>
          <w:i/>
          <w:kern w:val="0"/>
          <w:sz w:val="24"/>
          <w:szCs w:val="24"/>
          <w14:ligatures w14:val="none"/>
        </w:rPr>
        <w:t>hyperparameter</w:t>
      </w:r>
      <w:r w:rsidRPr="00414001">
        <w:rPr>
          <w:rFonts w:ascii="Times New Roman" w:eastAsia="Times New Roman" w:hAnsi="Times New Roman" w:cs="Times New Roman"/>
          <w:bCs/>
          <w:kern w:val="0"/>
          <w:sz w:val="24"/>
          <w:szCs w:val="24"/>
          <w14:ligatures w14:val="none"/>
        </w:rPr>
        <w:t>, yang sering kali lebih efisien dan dapat menemukan kombinasi yang baik dalam waktu yang lebih singkat.</w:t>
      </w:r>
    </w:p>
    <w:p w14:paraId="27534EA6" w14:textId="2869FE42" w:rsidR="003D4235" w:rsidRPr="003D4235" w:rsidRDefault="003D4235" w:rsidP="00A86E06">
      <w:pPr>
        <w:spacing w:line="480" w:lineRule="auto"/>
        <w:jc w:val="both"/>
        <w:rPr>
          <w:rFonts w:ascii="Times New Roman" w:eastAsia="Times New Roman" w:hAnsi="Times New Roman" w:cs="Times New Roman"/>
          <w:bCs/>
          <w:kern w:val="0"/>
          <w:sz w:val="24"/>
          <w:szCs w:val="24"/>
          <w14:ligatures w14:val="none"/>
        </w:rPr>
      </w:pPr>
      <w:r w:rsidRPr="003D4235">
        <w:rPr>
          <w:rFonts w:ascii="Times New Roman" w:eastAsia="Times New Roman" w:hAnsi="Times New Roman" w:cs="Times New Roman"/>
          <w:bCs/>
          <w:kern w:val="0"/>
          <w:sz w:val="24"/>
          <w:szCs w:val="24"/>
          <w14:ligatures w14:val="none"/>
        </w:rPr>
        <w:t xml:space="preserve">Dalam implementasinya, perlu diingat bahwa eksperimen dengan </w:t>
      </w:r>
      <w:r w:rsidRPr="007628F8">
        <w:rPr>
          <w:rFonts w:ascii="Times New Roman" w:eastAsia="Times New Roman" w:hAnsi="Times New Roman" w:cs="Times New Roman"/>
          <w:bCs/>
          <w:i/>
          <w:kern w:val="0"/>
          <w:sz w:val="24"/>
          <w:szCs w:val="24"/>
          <w14:ligatures w14:val="none"/>
        </w:rPr>
        <w:t>transfer learning</w:t>
      </w:r>
      <w:r w:rsidRPr="003D4235">
        <w:rPr>
          <w:rFonts w:ascii="Times New Roman" w:eastAsia="Times New Roman" w:hAnsi="Times New Roman" w:cs="Times New Roman"/>
          <w:bCs/>
          <w:kern w:val="0"/>
          <w:sz w:val="24"/>
          <w:szCs w:val="24"/>
          <w14:ligatures w14:val="none"/>
        </w:rPr>
        <w:t xml:space="preserve"> harus dilakukan secara bertahap dan sistematis. Hal ini dapat dilakukan dengan cara melakukan evaluasi model secara teratur dan melakukan perbaikan berdasarkan hasil evaluasi. Dengan demikian, model dapat lebih akurat dalam deteksi usia dan </w:t>
      </w:r>
      <w:r w:rsidRPr="004E0EB1">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 xml:space="preserve"> dan dapat digunakan dalam berbagai aplikasi yang terkait </w:t>
      </w:r>
      <w:r w:rsidR="007628F8">
        <w:rPr>
          <w:rFonts w:ascii="Times New Roman" w:eastAsia="Times New Roman" w:hAnsi="Times New Roman" w:cs="Times New Roman"/>
          <w:bCs/>
          <w:kern w:val="0"/>
          <w:sz w:val="24"/>
          <w:szCs w:val="24"/>
          <w14:ligatures w14:val="none"/>
        </w:rPr>
        <w:t xml:space="preserve">dengan deteksi usia dan </w:t>
      </w:r>
      <w:r w:rsidR="007628F8" w:rsidRPr="00D542FE">
        <w:rPr>
          <w:rFonts w:ascii="Times New Roman" w:eastAsia="Times New Roman" w:hAnsi="Times New Roman" w:cs="Times New Roman"/>
          <w:bCs/>
          <w:i/>
          <w:kern w:val="0"/>
          <w:sz w:val="24"/>
          <w:szCs w:val="24"/>
          <w14:ligatures w14:val="none"/>
        </w:rPr>
        <w:t>gender</w:t>
      </w:r>
      <w:r w:rsidR="007628F8">
        <w:rPr>
          <w:rFonts w:ascii="Times New Roman" w:eastAsia="Times New Roman" w:hAnsi="Times New Roman" w:cs="Times New Roman"/>
          <w:bCs/>
          <w:kern w:val="0"/>
          <w:sz w:val="24"/>
          <w:szCs w:val="24"/>
          <w14:ligatures w14:val="none"/>
        </w:rPr>
        <w:t>.</w:t>
      </w:r>
    </w:p>
    <w:p w14:paraId="1D944311" w14:textId="41FCFE89" w:rsidR="00FC224F" w:rsidRPr="00FC224F" w:rsidRDefault="003D4235" w:rsidP="002564B5">
      <w:pPr>
        <w:spacing w:line="480" w:lineRule="auto"/>
        <w:jc w:val="both"/>
        <w:sectPr w:rsidR="00FC224F" w:rsidRPr="00FC224F" w:rsidSect="00451FE7">
          <w:footerReference w:type="default" r:id="rId47"/>
          <w:type w:val="continuous"/>
          <w:pgSz w:w="12240" w:h="15840"/>
          <w:pgMar w:top="1701" w:right="1701" w:bottom="1701" w:left="2268" w:header="709" w:footer="709" w:gutter="0"/>
          <w:cols w:space="708"/>
          <w:docGrid w:linePitch="360"/>
        </w:sectPr>
      </w:pPr>
      <w:r w:rsidRPr="003D4235">
        <w:rPr>
          <w:rFonts w:ascii="Times New Roman" w:eastAsia="Times New Roman" w:hAnsi="Times New Roman" w:cs="Times New Roman"/>
          <w:bCs/>
          <w:kern w:val="0"/>
          <w:sz w:val="24"/>
          <w:szCs w:val="24"/>
          <w14:ligatures w14:val="none"/>
        </w:rPr>
        <w:t xml:space="preserve">Selain itu, perlu diingat bahwa peningkatan kinerja model juga memerlukan peningkatan kualitas data, sehingga data yang digunakan haruslah relevan dan akurat. Dengan demikian, model dapat lebih akurat dalam deteksi usia dan </w:t>
      </w:r>
      <w:r w:rsidRPr="004E0EB1">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 xml:space="preserve"> dan dapat digunakan dalam berbagai aplikasi yang terkait dengan deteksi usia dan </w:t>
      </w:r>
      <w:r w:rsidRPr="00D542FE">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w:t>
      </w:r>
    </w:p>
    <w:p w14:paraId="7C5ECB01" w14:textId="77777777" w:rsidR="00A2256F" w:rsidRDefault="00A2256F" w:rsidP="001E063D">
      <w:pPr>
        <w:pStyle w:val="paragraph"/>
        <w:rPr>
          <w:lang w:val="en-GB"/>
        </w:rPr>
        <w:sectPr w:rsidR="00A2256F" w:rsidSect="007C38D9">
          <w:headerReference w:type="default" r:id="rId48"/>
          <w:footerReference w:type="default" r:id="rId49"/>
          <w:pgSz w:w="12240" w:h="15840"/>
          <w:pgMar w:top="1701" w:right="1701" w:bottom="1701" w:left="2268" w:header="709" w:footer="709" w:gutter="0"/>
          <w:cols w:space="708"/>
          <w:docGrid w:linePitch="360"/>
        </w:sectPr>
      </w:pPr>
    </w:p>
    <w:p w14:paraId="5B9ED77A" w14:textId="77777777" w:rsidR="00A2256F" w:rsidRDefault="00A2256F" w:rsidP="001E063D">
      <w:pPr>
        <w:pStyle w:val="Heading1"/>
        <w:rPr>
          <w:lang w:val="en-GB"/>
        </w:rPr>
      </w:pPr>
      <w:r w:rsidRPr="0037637D">
        <w:rPr>
          <w:lang w:val="en-GB"/>
        </w:rPr>
        <w:t>DAFTAR PUSTAKA</w:t>
      </w:r>
    </w:p>
    <w:p w14:paraId="36235EE7" w14:textId="77777777" w:rsidR="00AD694E" w:rsidRDefault="00AD694E" w:rsidP="0025012E">
      <w:pPr>
        <w:pStyle w:val="paragraph"/>
        <w:jc w:val="center"/>
        <w:rPr>
          <w:b/>
          <w:lang w:val="en-GB"/>
        </w:rPr>
      </w:pPr>
    </w:p>
    <w:p w14:paraId="469074E8" w14:textId="77777777" w:rsidR="00AD694E" w:rsidRPr="0037637D" w:rsidRDefault="00AD694E" w:rsidP="0025012E">
      <w:pPr>
        <w:pStyle w:val="paragraph"/>
        <w:jc w:val="center"/>
        <w:rPr>
          <w:b/>
          <w:lang w:val="en-GB"/>
        </w:rPr>
      </w:pPr>
    </w:p>
    <w:sdt>
      <w:sdtPr>
        <w:id w:val="1697347784"/>
        <w:docPartObj>
          <w:docPartGallery w:val="Bibliographies"/>
          <w:docPartUnique/>
        </w:docPartObj>
      </w:sdtPr>
      <w:sdtContent>
        <w:sdt>
          <w:sdtPr>
            <w:id w:val="-573587230"/>
            <w:bibliography/>
          </w:sdtPr>
          <w:sdtContent>
            <w:p w14:paraId="77BD55BC"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rPr>
                <w:fldChar w:fldCharType="begin" w:fldLock="1"/>
              </w:r>
              <w:r w:rsidRPr="00A2256F">
                <w:rPr>
                  <w:rFonts w:ascii="Times New Roman" w:hAnsi="Times New Roman" w:cs="Times New Roman"/>
                </w:rPr>
                <w:instrText xml:space="preserve">ADDIN Mendeley Bibliography CSL_BIBLIOGRAPHY </w:instrText>
              </w:r>
              <w:r w:rsidRPr="00A2256F">
                <w:rPr>
                  <w:rFonts w:ascii="Times New Roman" w:hAnsi="Times New Roman" w:cs="Times New Roman"/>
                </w:rPr>
                <w:fldChar w:fldCharType="separate"/>
              </w:r>
              <w:r w:rsidRPr="00A2256F">
                <w:rPr>
                  <w:rFonts w:ascii="Times New Roman" w:hAnsi="Times New Roman" w:cs="Times New Roman"/>
                  <w:noProof/>
                </w:rPr>
                <w:t>[1]</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378 Aplikasi Analisis Wajah, Klasifikasi Gender dan Prediksi Usia </w:t>
              </w:r>
              <w:r w:rsidRPr="00504190">
                <w:rPr>
                  <w:rFonts w:ascii="Times New Roman" w:hAnsi="Times New Roman" w:cs="Times New Roman"/>
                  <w:noProof/>
                  <w:sz w:val="24"/>
                  <w:szCs w:val="24"/>
                </w:rPr>
                <w:t>Menggunakan</w:t>
              </w:r>
              <w:r w:rsidRPr="00A2256F">
                <w:rPr>
                  <w:rFonts w:ascii="Times New Roman" w:hAnsi="Times New Roman" w:cs="Times New Roman"/>
                  <w:noProof/>
                </w:rPr>
                <w:t xml:space="preserve"> Deep Learning pada Dataset Citra Wajah Manusia P-Issn,” 2024.</w:t>
              </w:r>
            </w:p>
            <w:p w14:paraId="358EF52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2]</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Aplikasi Analisis Wajah, Klasifikasi Gender dan Prediksi Usia Menggunakan Deep Learning pada Dataset Citra Wajah Manusia P-Issn,” </w:t>
              </w:r>
              <w:r w:rsidRPr="00A2256F">
                <w:rPr>
                  <w:rFonts w:ascii="Times New Roman" w:hAnsi="Times New Roman" w:cs="Times New Roman"/>
                  <w:i/>
                  <w:iCs/>
                  <w:noProof/>
                </w:rPr>
                <w:t>J. Media Infotama</w:t>
              </w:r>
              <w:r w:rsidRPr="00A2256F">
                <w:rPr>
                  <w:rFonts w:ascii="Times New Roman" w:hAnsi="Times New Roman" w:cs="Times New Roman"/>
                  <w:noProof/>
                </w:rPr>
                <w:t>, vol. 20, no. 1, pp. 2–6, 2024.</w:t>
              </w:r>
            </w:p>
            <w:p w14:paraId="485F835A"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3]</w:t>
              </w:r>
              <w:r w:rsidRPr="00A2256F">
                <w:rPr>
                  <w:rFonts w:ascii="Times New Roman" w:hAnsi="Times New Roman" w:cs="Times New Roman"/>
                  <w:noProof/>
                </w:rPr>
                <w:tab/>
                <w:t xml:space="preserve">A. Arifandi, “Jurnal Terapan Sains &amp; Teknologi IDENTIFIKASI DAN PREDIKSI UMUR SERTA JENIS KELAMIN BERDASARKAN CITRA WAJAH MENGGUNAKAN ALGORITMA CONVOLUTIONAL NEURAL NETWORK(CNN),” </w:t>
              </w:r>
              <w:r w:rsidRPr="00A2256F">
                <w:rPr>
                  <w:rFonts w:ascii="Times New Roman" w:hAnsi="Times New Roman" w:cs="Times New Roman"/>
                  <w:i/>
                  <w:iCs/>
                  <w:noProof/>
                </w:rPr>
                <w:t>Fak. Sains dan Teknol. PGRI Kanjuruhan Malang</w:t>
              </w:r>
              <w:r w:rsidRPr="00A2256F">
                <w:rPr>
                  <w:rFonts w:ascii="Times New Roman" w:hAnsi="Times New Roman" w:cs="Times New Roman"/>
                  <w:noProof/>
                </w:rPr>
                <w:t>, vol. 4, no. 2, p. 2022.</w:t>
              </w:r>
            </w:p>
            <w:p w14:paraId="133EF7A7"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4]</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Nov. 2021, doi: 10.36055/setrum.v10i2.12991.</w:t>
              </w:r>
            </w:p>
            <w:p w14:paraId="71AF80FB"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5]</w:t>
              </w:r>
              <w:r w:rsidRPr="00A2256F">
                <w:rPr>
                  <w:rFonts w:ascii="Times New Roman" w:hAnsi="Times New Roman" w:cs="Times New Roman"/>
                  <w:noProof/>
                </w:rPr>
                <w:tab/>
                <w:t>S. Diajukan, “KLASIFIKASI GENDER PADA CITRA WAJAH MENGGUNAKAN CONVOLUTIONAL NEURAL NETWORK DAN TRANSFER LEARNING.”</w:t>
              </w:r>
            </w:p>
            <w:p w14:paraId="74F409AD"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6]</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w:t>
              </w:r>
              <w:r w:rsidRPr="00A2256F">
                <w:rPr>
                  <w:rFonts w:ascii="Times New Roman" w:hAnsi="Times New Roman" w:cs="Times New Roman"/>
                  <w:noProof/>
                </w:rPr>
                <w:lastRenderedPageBreak/>
                <w:t xml:space="preserve">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Sep. 2023, doi: 10.34010/komputika.v12i2.10516.</w:t>
              </w:r>
            </w:p>
            <w:p w14:paraId="512432A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7]</w:t>
              </w:r>
              <w:r w:rsidRPr="00A2256F">
                <w:rPr>
                  <w:rFonts w:ascii="Times New Roman" w:hAnsi="Times New Roman" w:cs="Times New Roman"/>
                  <w:noProof/>
                </w:rPr>
                <w:tab/>
                <w:t xml:space="preserve">A. Arifandi, “Identifikasi dan Prediksi Umur Serta Jenis Kelamin Berdasarkan Citra Wajah Menggunakan Algoritma Convolutional Neural Network (CNN),” </w:t>
              </w:r>
              <w:r w:rsidRPr="00A2256F">
                <w:rPr>
                  <w:rFonts w:ascii="Times New Roman" w:hAnsi="Times New Roman" w:cs="Times New Roman"/>
                  <w:i/>
                  <w:iCs/>
                  <w:noProof/>
                </w:rPr>
                <w:t>J. Terap. Sains Teknol.</w:t>
              </w:r>
              <w:r w:rsidRPr="00A2256F">
                <w:rPr>
                  <w:rFonts w:ascii="Times New Roman" w:hAnsi="Times New Roman" w:cs="Times New Roman"/>
                  <w:noProof/>
                </w:rPr>
                <w:t>, vol. 4, no. 2, pp. 89–96, 2022, [Online]. Available: https://ejournal.unikama.ac.id/index.php/jtst/article/view/6985</w:t>
              </w:r>
            </w:p>
            <w:p w14:paraId="74B7ED6F"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8]</w:t>
              </w:r>
              <w:r w:rsidRPr="00A2256F">
                <w:rPr>
                  <w:rFonts w:ascii="Times New Roman" w:hAnsi="Times New Roman" w:cs="Times New Roman"/>
                  <w:noProof/>
                </w:rPr>
                <w:tab/>
                <w:t xml:space="preserve">K. Anwar and Manuharawati, “KLASIFIKASI KELOMPOK UMUR MANUSIA BERDASARKAN ANALISIS DIMENSI FRAKTAL BOX COUNTING DARI CITRA WAJAH DENGAN DETEKSI TEPI CANNY,” </w:t>
              </w:r>
              <w:r w:rsidRPr="00A2256F">
                <w:rPr>
                  <w:rFonts w:ascii="Times New Roman" w:hAnsi="Times New Roman" w:cs="Times New Roman"/>
                  <w:i/>
                  <w:iCs/>
                  <w:noProof/>
                </w:rPr>
                <w:t>J. Ilm. Mat.</w:t>
              </w:r>
              <w:r w:rsidRPr="00A2256F">
                <w:rPr>
                  <w:rFonts w:ascii="Times New Roman" w:hAnsi="Times New Roman" w:cs="Times New Roman"/>
                  <w:noProof/>
                </w:rPr>
                <w:t>, vol. 9, no. 2, pp. 437–446, 2021, [Online]. Available: https://media.neliti.com/media/publications/249234-model-infeksi-hiv-dengan-pengaruh-percob-b7e3cd43.pdf</w:t>
              </w:r>
            </w:p>
            <w:p w14:paraId="4F1CA114"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9]</w:t>
              </w:r>
              <w:r w:rsidRPr="00A2256F">
                <w:rPr>
                  <w:rFonts w:ascii="Times New Roman" w:hAnsi="Times New Roman" w:cs="Times New Roman"/>
                  <w:noProof/>
                </w:rPr>
                <w:tab/>
                <w:t xml:space="preserve">M. S. A. F. A. Risky Aditia, “Implementation of Opencv Face Recognition in Real-Time Age and Gender Detection Using Python with Classification Method,” </w:t>
              </w:r>
              <w:r w:rsidRPr="00A2256F">
                <w:rPr>
                  <w:rFonts w:ascii="Times New Roman" w:hAnsi="Times New Roman" w:cs="Times New Roman"/>
                  <w:i/>
                  <w:iCs/>
                  <w:noProof/>
                </w:rPr>
                <w:t>J. Garuda Pengabdi. Kpd. Masy.</w:t>
              </w:r>
              <w:r w:rsidRPr="00A2256F">
                <w:rPr>
                  <w:rFonts w:ascii="Times New Roman" w:hAnsi="Times New Roman" w:cs="Times New Roman"/>
                  <w:noProof/>
                </w:rPr>
                <w:t>, vol. 1, no. 2, pp. 49–55, 2023.</w:t>
              </w:r>
            </w:p>
            <w:p w14:paraId="185C4985"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0]</w:t>
              </w:r>
              <w:r w:rsidRPr="00A2256F">
                <w:rPr>
                  <w:rFonts w:ascii="Times New Roman" w:hAnsi="Times New Roman" w:cs="Times New Roman"/>
                  <w:noProof/>
                </w:rPr>
                <w:tab/>
                <w:t xml:space="preserve">A. S. Raharjo, A. Saputra, and S. Y. Irianto, “Pengembangan Pengolahan Citra Face Recognition, Face Counting dan Age Gender Detection Secara Real Time di Python,” </w:t>
              </w:r>
              <w:r w:rsidRPr="00A2256F">
                <w:rPr>
                  <w:rFonts w:ascii="Times New Roman" w:hAnsi="Times New Roman" w:cs="Times New Roman"/>
                  <w:i/>
                  <w:iCs/>
                  <w:noProof/>
                </w:rPr>
                <w:t>Semin. Nas. Has. Penelit. dan Pengabdi.</w:t>
              </w:r>
              <w:r w:rsidRPr="00A2256F">
                <w:rPr>
                  <w:rFonts w:ascii="Times New Roman" w:hAnsi="Times New Roman" w:cs="Times New Roman"/>
                  <w:noProof/>
                </w:rPr>
                <w:t>, vol. 1, no. 0, pp. 68–77, 2019, [Online]. Available: https://jurnal.darmajaya.ac.id/index.php/PSND/article/view/1702</w:t>
              </w:r>
            </w:p>
            <w:p w14:paraId="277D313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1]</w:t>
              </w:r>
              <w:r w:rsidRPr="00A2256F">
                <w:rPr>
                  <w:rFonts w:ascii="Times New Roman" w:hAnsi="Times New Roman" w:cs="Times New Roman"/>
                  <w:noProof/>
                </w:rPr>
                <w:tab/>
                <w:t xml:space="preserve">N. M. Farhan and B. Setiaji, “Review of Hybrid Denoising Approaches in Face Recognition: Bridging Wavelet Transform and Deep Learning Hewa,” </w:t>
              </w:r>
              <w:r w:rsidRPr="00A2256F">
                <w:rPr>
                  <w:rFonts w:ascii="Times New Roman" w:hAnsi="Times New Roman" w:cs="Times New Roman"/>
                  <w:i/>
                  <w:iCs/>
                  <w:noProof/>
                </w:rPr>
                <w:t>Indones. J. Comput. Sci.</w:t>
              </w:r>
              <w:r w:rsidRPr="00A2256F">
                <w:rPr>
                  <w:rFonts w:ascii="Times New Roman" w:hAnsi="Times New Roman" w:cs="Times New Roman"/>
                  <w:noProof/>
                </w:rPr>
                <w:t>, vol. 12, no. 2, pp. 284–301, 2023, [Online]. Available: http://ijcs.stmikindonesia.ac.id/ijcs/index.php/ijcs/article/view/3135</w:t>
              </w:r>
            </w:p>
            <w:p w14:paraId="08D59972"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lastRenderedPageBreak/>
                <w:t>[12]</w:t>
              </w:r>
              <w:r w:rsidRPr="00A2256F">
                <w:rPr>
                  <w:rFonts w:ascii="Times New Roman" w:hAnsi="Times New Roman" w:cs="Times New Roman"/>
                  <w:noProof/>
                </w:rPr>
                <w:tab/>
                <w:t xml:space="preserve">M. Ali, A. Diwan, and D. Kumar, “Attendance System Optimization through Deep Learning Face Recognition,” </w:t>
              </w:r>
              <w:r w:rsidRPr="00A2256F">
                <w:rPr>
                  <w:rFonts w:ascii="Times New Roman" w:hAnsi="Times New Roman" w:cs="Times New Roman"/>
                  <w:i/>
                  <w:iCs/>
                  <w:noProof/>
                </w:rPr>
                <w:t>Int. J. Comput. Digit. Syst.</w:t>
              </w:r>
              <w:r w:rsidRPr="00A2256F">
                <w:rPr>
                  <w:rFonts w:ascii="Times New Roman" w:hAnsi="Times New Roman" w:cs="Times New Roman"/>
                  <w:noProof/>
                </w:rPr>
                <w:t>, vol. 15, no. 1, pp. 1527–1540, 2024, doi: 10.12785/ijcds/1501108.</w:t>
              </w:r>
            </w:p>
            <w:p w14:paraId="056C6011"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3]</w:t>
              </w:r>
              <w:r w:rsidRPr="00A2256F">
                <w:rPr>
                  <w:rFonts w:ascii="Times New Roman" w:hAnsi="Times New Roman" w:cs="Times New Roman"/>
                  <w:noProof/>
                </w:rPr>
                <w:tab/>
                <w:t xml:space="preserve">Y. A. Hasma and W. Silfianti, “Implementasi Deep Learning Menggunakan Framework Tensorflow Dengan Metode Faster Regional Convolutional Neural Network Untuk Pendeteksian Jerawat,” </w:t>
              </w:r>
              <w:r w:rsidRPr="00A2256F">
                <w:rPr>
                  <w:rFonts w:ascii="Times New Roman" w:hAnsi="Times New Roman" w:cs="Times New Roman"/>
                  <w:i/>
                  <w:iCs/>
                  <w:noProof/>
                </w:rPr>
                <w:t>J. Ilm. Teknol. dan Rekayasa</w:t>
              </w:r>
              <w:r w:rsidRPr="00A2256F">
                <w:rPr>
                  <w:rFonts w:ascii="Times New Roman" w:hAnsi="Times New Roman" w:cs="Times New Roman"/>
                  <w:noProof/>
                </w:rPr>
                <w:t>, vol. 23, no. 2, pp. 89–102, 2018, doi: 10.35760/tr.2018.v23i2.2459.</w:t>
              </w:r>
            </w:p>
            <w:p w14:paraId="29AE21C0"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4]</w:t>
              </w:r>
              <w:r w:rsidRPr="00A2256F">
                <w:rPr>
                  <w:rFonts w:ascii="Times New Roman" w:hAnsi="Times New Roman" w:cs="Times New Roman"/>
                  <w:noProof/>
                </w:rPr>
                <w:tab/>
                <w:t xml:space="preserve">I. Dan </w:t>
              </w:r>
              <w:r w:rsidRPr="00A2256F">
                <w:rPr>
                  <w:rFonts w:ascii="Times New Roman" w:hAnsi="Times New Roman" w:cs="Times New Roman"/>
                  <w:i/>
                  <w:iCs/>
                  <w:noProof/>
                </w:rPr>
                <w:t>et al.</w:t>
              </w:r>
              <w:r w:rsidRPr="00A2256F">
                <w:rPr>
                  <w:rFonts w:ascii="Times New Roman" w:hAnsi="Times New Roman" w:cs="Times New Roman"/>
                  <w:noProof/>
                </w:rPr>
                <w:t>, “IDENTIFIKASI DAN PREDIKSI UMUR BERDASARKAN CITRA WAJAH MENGGUNAKAN DEEP LEARNING ALGORITMA Convolutional Neural Network (CNN),” vol. 2, no. 1, pp. 87–95, 2024.</w:t>
              </w:r>
            </w:p>
            <w:p w14:paraId="185197B9"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5]</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pp. 30–43, 2021, doi: 10.36055/setrum.v10i2.12991.</w:t>
              </w:r>
            </w:p>
            <w:p w14:paraId="0D3646F0"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6]</w:t>
              </w:r>
              <w:r w:rsidRPr="00A2256F">
                <w:rPr>
                  <w:rFonts w:ascii="Times New Roman" w:hAnsi="Times New Roman" w:cs="Times New Roman"/>
                  <w:noProof/>
                </w:rPr>
                <w:tab/>
                <w:t xml:space="preserve">R. Febriawan, “Klasifikasi Gender Pada Citra Wajah Menggunakan Convolutional Neural Network Dan Transfer Learning,” </w:t>
              </w:r>
              <w:r w:rsidRPr="00A2256F">
                <w:rPr>
                  <w:rFonts w:ascii="Times New Roman" w:hAnsi="Times New Roman" w:cs="Times New Roman"/>
                  <w:i/>
                  <w:iCs/>
                  <w:noProof/>
                </w:rPr>
                <w:t>Uinjkt</w:t>
              </w:r>
              <w:r w:rsidRPr="00A2256F">
                <w:rPr>
                  <w:rFonts w:ascii="Times New Roman" w:hAnsi="Times New Roman" w:cs="Times New Roman"/>
                  <w:noProof/>
                </w:rPr>
                <w:t>, p. 59, 2022.</w:t>
              </w:r>
            </w:p>
            <w:p w14:paraId="764C1789"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7]</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2023, doi: 10.34010/komputika.v12i2.10516.</w:t>
              </w:r>
            </w:p>
            <w:p w14:paraId="602FE55E" w14:textId="77777777" w:rsidR="00A2256F" w:rsidRDefault="00A2256F" w:rsidP="0025012E">
              <w:pPr>
                <w:spacing w:line="240" w:lineRule="auto"/>
                <w:jc w:val="both"/>
              </w:pPr>
              <w:r w:rsidRPr="00A2256F">
                <w:rPr>
                  <w:rFonts w:ascii="Times New Roman" w:hAnsi="Times New Roman" w:cs="Times New Roman"/>
                </w:rPr>
                <w:fldChar w:fldCharType="end"/>
              </w:r>
            </w:p>
          </w:sdtContent>
        </w:sdt>
      </w:sdtContent>
    </w:sdt>
    <w:p w14:paraId="287F3811" w14:textId="77777777" w:rsidR="00A2256F" w:rsidRPr="007C0DC9" w:rsidRDefault="00A2256F" w:rsidP="001A4F84"/>
    <w:p w14:paraId="0A8611F9" w14:textId="77777777" w:rsidR="00A2256F" w:rsidRPr="007C0DC9" w:rsidRDefault="00A2256F" w:rsidP="00A2256F">
      <w:pPr>
        <w:spacing w:line="480" w:lineRule="auto"/>
        <w:ind w:firstLine="720"/>
        <w:jc w:val="both"/>
        <w:rPr>
          <w:rFonts w:ascii="Times New Roman" w:hAnsi="Times New Roman" w:cs="Times New Roman"/>
          <w:b/>
          <w:bCs/>
          <w:sz w:val="24"/>
          <w:szCs w:val="24"/>
        </w:rPr>
      </w:pPr>
    </w:p>
    <w:sectPr w:rsidR="00A2256F" w:rsidRPr="007C0DC9" w:rsidSect="00F11C15">
      <w:headerReference w:type="default" r:id="rId50"/>
      <w:footerReference w:type="default" r:id="rId51"/>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handra Wiejaya" w:date="2024-11-14T09:35:00Z" w:initials="CW">
    <w:p w14:paraId="79A56455" w14:textId="36DA4328" w:rsidR="00B174BA" w:rsidRDefault="00B174BA">
      <w:pPr>
        <w:pStyle w:val="CommentText"/>
      </w:pPr>
      <w:r>
        <w:rPr>
          <w:rStyle w:val="CommentReference"/>
        </w:rPr>
        <w:annotationRef/>
      </w:r>
      <w:r>
        <w:t>Perbaiki perataan paragraf</w:t>
      </w:r>
    </w:p>
  </w:comment>
  <w:comment w:id="2" w:author="Chandra Wiejaya" w:date="2024-11-14T09:36:00Z" w:initials="CW">
    <w:p w14:paraId="6E4F2554" w14:textId="35EAE8A0" w:rsidR="00B174BA" w:rsidRDefault="00B174BA">
      <w:pPr>
        <w:pStyle w:val="CommentText"/>
      </w:pPr>
      <w:r>
        <w:rPr>
          <w:rStyle w:val="CommentReference"/>
        </w:rPr>
        <w:annotationRef/>
      </w:r>
      <w:r>
        <w:t>Perbaiki perataan subjudul</w:t>
      </w:r>
    </w:p>
  </w:comment>
  <w:comment w:id="3" w:author="Chandra Wiejaya" w:date="2024-11-14T09:36:00Z" w:initials="CW">
    <w:p w14:paraId="0FEB246F" w14:textId="7296B7DD" w:rsidR="00B174BA" w:rsidRDefault="00B174BA">
      <w:pPr>
        <w:pStyle w:val="CommentText"/>
      </w:pPr>
      <w:r>
        <w:rPr>
          <w:rStyle w:val="CommentReference"/>
        </w:rPr>
        <w:annotationRef/>
      </w:r>
      <w:r>
        <w:t>Perbaiki perata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A56455" w15:done="0"/>
  <w15:commentEx w15:paraId="6E4F2554" w15:done="0"/>
  <w15:commentEx w15:paraId="0FEB2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CC1C47" w16cex:dateUtc="2024-11-14T02:35:00Z"/>
  <w16cex:commentExtensible w16cex:durableId="539BB20E" w16cex:dateUtc="2024-11-14T02:36:00Z"/>
  <w16cex:commentExtensible w16cex:durableId="02B1A093" w16cex:dateUtc="2024-11-14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A56455" w16cid:durableId="37CC1C47"/>
  <w16cid:commentId w16cid:paraId="6E4F2554" w16cid:durableId="539BB20E"/>
  <w16cid:commentId w16cid:paraId="0FEB246F" w16cid:durableId="02B1A0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E29622" w14:textId="77777777" w:rsidR="009C1ACB" w:rsidRDefault="009C1ACB" w:rsidP="00251A2C">
      <w:pPr>
        <w:spacing w:after="0" w:line="240" w:lineRule="auto"/>
      </w:pPr>
      <w:r>
        <w:separator/>
      </w:r>
    </w:p>
  </w:endnote>
  <w:endnote w:type="continuationSeparator" w:id="0">
    <w:p w14:paraId="06E52E8A" w14:textId="77777777" w:rsidR="009C1ACB" w:rsidRDefault="009C1ACB"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916113" w14:textId="65A0ABFF" w:rsidR="00B174BA" w:rsidRDefault="00B174BA" w:rsidP="001A4F84">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4456112"/>
      <w:docPartObj>
        <w:docPartGallery w:val="Page Numbers (Bottom of Page)"/>
        <w:docPartUnique/>
      </w:docPartObj>
    </w:sdtPr>
    <w:sdtEndPr>
      <w:rPr>
        <w:noProof/>
      </w:rPr>
    </w:sdtEndPr>
    <w:sdtContent>
      <w:p w14:paraId="0BB76E17" w14:textId="62B405B1" w:rsidR="00B174BA" w:rsidRDefault="00B174BA">
        <w:pPr>
          <w:pStyle w:val="Footer"/>
          <w:jc w:val="center"/>
        </w:pPr>
        <w:r>
          <w:fldChar w:fldCharType="begin"/>
        </w:r>
        <w:r>
          <w:instrText xml:space="preserve"> PAGE   \* MERGEFORMAT </w:instrText>
        </w:r>
        <w:r>
          <w:fldChar w:fldCharType="separate"/>
        </w:r>
        <w:r w:rsidR="00E546E8">
          <w:rPr>
            <w:noProof/>
          </w:rPr>
          <w:t>52</w:t>
        </w:r>
        <w:r>
          <w:rPr>
            <w:noProof/>
          </w:rPr>
          <w:fldChar w:fldCharType="end"/>
        </w:r>
      </w:p>
    </w:sdtContent>
  </w:sdt>
  <w:p w14:paraId="44110310" w14:textId="77777777" w:rsidR="00B174BA" w:rsidRDefault="00B174BA" w:rsidP="001A4F8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F3523" w14:textId="0B2C7EA8" w:rsidR="00B174BA" w:rsidRDefault="00B174BA">
    <w:pPr>
      <w:pStyle w:val="Footer"/>
      <w:jc w:val="center"/>
    </w:pPr>
  </w:p>
  <w:p w14:paraId="24C6258E" w14:textId="77777777" w:rsidR="00B174BA" w:rsidRDefault="00B174BA"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654225"/>
      <w:docPartObj>
        <w:docPartGallery w:val="Page Numbers (Bottom of Page)"/>
        <w:docPartUnique/>
      </w:docPartObj>
    </w:sdtPr>
    <w:sdtEndPr>
      <w:rPr>
        <w:noProof/>
      </w:rPr>
    </w:sdtEndPr>
    <w:sdtContent>
      <w:p w14:paraId="16ABB3A7" w14:textId="4FF04D1B" w:rsidR="00B174BA" w:rsidRDefault="00B174BA">
        <w:pPr>
          <w:pStyle w:val="Footer"/>
          <w:jc w:val="center"/>
        </w:pPr>
        <w:r>
          <w:fldChar w:fldCharType="begin"/>
        </w:r>
        <w:r>
          <w:instrText xml:space="preserve"> PAGE   \* MERGEFORMAT </w:instrText>
        </w:r>
        <w:r>
          <w:fldChar w:fldCharType="separate"/>
        </w:r>
        <w:r w:rsidR="00E546E8">
          <w:rPr>
            <w:noProof/>
          </w:rPr>
          <w:t>iv</w:t>
        </w:r>
        <w:r>
          <w:rPr>
            <w:noProof/>
          </w:rPr>
          <w:fldChar w:fldCharType="end"/>
        </w:r>
      </w:p>
    </w:sdtContent>
  </w:sdt>
  <w:p w14:paraId="20D6360C" w14:textId="77777777" w:rsidR="00B174BA" w:rsidRPr="0045663C" w:rsidRDefault="00B174BA"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697792"/>
      <w:docPartObj>
        <w:docPartGallery w:val="Page Numbers (Bottom of Page)"/>
        <w:docPartUnique/>
      </w:docPartObj>
    </w:sdtPr>
    <w:sdtEndPr>
      <w:rPr>
        <w:noProof/>
      </w:rPr>
    </w:sdtEndPr>
    <w:sdtContent>
      <w:p w14:paraId="43C58CD1" w14:textId="2721AC83" w:rsidR="00B174BA" w:rsidRDefault="00B174BA">
        <w:pPr>
          <w:pStyle w:val="Footer"/>
          <w:jc w:val="center"/>
        </w:pPr>
        <w:r>
          <w:fldChar w:fldCharType="begin"/>
        </w:r>
        <w:r>
          <w:instrText xml:space="preserve"> PAGE   \* MERGEFORMAT </w:instrText>
        </w:r>
        <w:r>
          <w:fldChar w:fldCharType="separate"/>
        </w:r>
        <w:r w:rsidR="00E546E8">
          <w:rPr>
            <w:noProof/>
          </w:rPr>
          <w:t>1</w:t>
        </w:r>
        <w:r>
          <w:rPr>
            <w:noProof/>
          </w:rPr>
          <w:fldChar w:fldCharType="end"/>
        </w:r>
      </w:p>
    </w:sdtContent>
  </w:sdt>
  <w:p w14:paraId="55C5EB6D" w14:textId="77777777" w:rsidR="00B174BA" w:rsidRDefault="00B174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4A88A" w14:textId="66FE0D5A" w:rsidR="00B174BA" w:rsidRDefault="00B174BA">
    <w:pPr>
      <w:pStyle w:val="Footer"/>
      <w:jc w:val="center"/>
    </w:pPr>
  </w:p>
  <w:p w14:paraId="3D12870E" w14:textId="77777777" w:rsidR="00B174BA" w:rsidRPr="0045663C" w:rsidRDefault="00B174BA" w:rsidP="004566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EE124" w14:textId="44CFC819" w:rsidR="00B174BA" w:rsidRDefault="00B174BA">
    <w:pPr>
      <w:pStyle w:val="Footer"/>
      <w:jc w:val="center"/>
    </w:pPr>
  </w:p>
  <w:p w14:paraId="365A3835" w14:textId="77777777" w:rsidR="00B174BA" w:rsidRDefault="00B174B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6603227"/>
      <w:docPartObj>
        <w:docPartGallery w:val="Page Numbers (Bottom of Page)"/>
        <w:docPartUnique/>
      </w:docPartObj>
    </w:sdtPr>
    <w:sdtEndPr>
      <w:rPr>
        <w:noProof/>
      </w:rPr>
    </w:sdtEndPr>
    <w:sdtContent>
      <w:p w14:paraId="00A134A0" w14:textId="00F3AE61" w:rsidR="00B174BA" w:rsidRDefault="00B174BA">
        <w:pPr>
          <w:pStyle w:val="Footer"/>
          <w:jc w:val="center"/>
        </w:pPr>
        <w:r>
          <w:fldChar w:fldCharType="begin"/>
        </w:r>
        <w:r>
          <w:instrText xml:space="preserve"> PAGE   \* MERGEFORMAT </w:instrText>
        </w:r>
        <w:r>
          <w:fldChar w:fldCharType="separate"/>
        </w:r>
        <w:r w:rsidR="00E546E8">
          <w:rPr>
            <w:noProof/>
          </w:rPr>
          <w:t>14</w:t>
        </w:r>
        <w:r>
          <w:rPr>
            <w:noProof/>
          </w:rPr>
          <w:fldChar w:fldCharType="end"/>
        </w:r>
      </w:p>
    </w:sdtContent>
  </w:sdt>
  <w:p w14:paraId="40D32E3A" w14:textId="77777777" w:rsidR="00B174BA" w:rsidRDefault="00B174B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CCF323" w14:textId="5CB84AE5" w:rsidR="00B174BA" w:rsidRDefault="00B174BA">
    <w:pPr>
      <w:pStyle w:val="Footer"/>
      <w:jc w:val="center"/>
    </w:pPr>
  </w:p>
  <w:p w14:paraId="5E66B06B" w14:textId="77777777" w:rsidR="00B174BA" w:rsidRDefault="00B174BA" w:rsidP="001A4F8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4243218"/>
      <w:docPartObj>
        <w:docPartGallery w:val="Page Numbers (Bottom of Page)"/>
        <w:docPartUnique/>
      </w:docPartObj>
    </w:sdtPr>
    <w:sdtEndPr>
      <w:rPr>
        <w:noProof/>
      </w:rPr>
    </w:sdtEndPr>
    <w:sdtContent>
      <w:p w14:paraId="6871AF94" w14:textId="33EBB0D8" w:rsidR="00B174BA" w:rsidRDefault="00B174BA">
        <w:pPr>
          <w:pStyle w:val="Footer"/>
          <w:jc w:val="center"/>
        </w:pPr>
        <w:r>
          <w:fldChar w:fldCharType="begin"/>
        </w:r>
        <w:r>
          <w:instrText xml:space="preserve"> PAGE   \* MERGEFORMAT </w:instrText>
        </w:r>
        <w:r>
          <w:fldChar w:fldCharType="separate"/>
        </w:r>
        <w:r w:rsidR="00E546E8">
          <w:rPr>
            <w:noProof/>
          </w:rPr>
          <w:t>28</w:t>
        </w:r>
        <w:r>
          <w:rPr>
            <w:noProof/>
          </w:rPr>
          <w:fldChar w:fldCharType="end"/>
        </w:r>
      </w:p>
    </w:sdtContent>
  </w:sdt>
  <w:p w14:paraId="0B445218" w14:textId="77777777" w:rsidR="00B174BA" w:rsidRDefault="00B174BA" w:rsidP="001A4F8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509DA" w14:textId="7A4A541C" w:rsidR="00B174BA" w:rsidRDefault="00B174BA">
    <w:pPr>
      <w:pStyle w:val="Footer"/>
      <w:jc w:val="center"/>
    </w:pPr>
  </w:p>
  <w:p w14:paraId="4A779FED" w14:textId="77777777" w:rsidR="00B174BA" w:rsidRDefault="00B174BA" w:rsidP="001A4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3A0230" w14:textId="77777777" w:rsidR="009C1ACB" w:rsidRDefault="009C1ACB" w:rsidP="00251A2C">
      <w:pPr>
        <w:spacing w:after="0" w:line="240" w:lineRule="auto"/>
      </w:pPr>
      <w:r>
        <w:separator/>
      </w:r>
    </w:p>
  </w:footnote>
  <w:footnote w:type="continuationSeparator" w:id="0">
    <w:p w14:paraId="76B3D5B9" w14:textId="77777777" w:rsidR="009C1ACB" w:rsidRDefault="009C1ACB"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DEAD5" w14:textId="407709CE" w:rsidR="00B174BA" w:rsidRDefault="00B174BA">
    <w:pPr>
      <w:pStyle w:val="Header"/>
      <w:jc w:val="right"/>
    </w:pPr>
  </w:p>
  <w:p w14:paraId="1C116F15" w14:textId="77777777" w:rsidR="00B174BA" w:rsidRDefault="00B174BA" w:rsidP="00AE6949">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13D85" w14:textId="61970053" w:rsidR="00B174BA" w:rsidRDefault="00B174BA" w:rsidP="00D37E4F">
    <w:pPr>
      <w:pStyle w:val="Header"/>
      <w:tabs>
        <w:tab w:val="clear" w:pos="4680"/>
        <w:tab w:val="clear" w:pos="9360"/>
        <w:tab w:val="center" w:pos="4135"/>
      </w:tabs>
    </w:pPr>
    <w:r>
      <w:rPr>
        <w:noProof/>
      </w:rPr>
      <w:tab/>
    </w:r>
  </w:p>
  <w:p w14:paraId="7F420229" w14:textId="77777777" w:rsidR="00B174BA" w:rsidRDefault="00B174BA" w:rsidP="001A4F8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2653176"/>
      <w:docPartObj>
        <w:docPartGallery w:val="Page Numbers (Top of Page)"/>
        <w:docPartUnique/>
      </w:docPartObj>
    </w:sdtPr>
    <w:sdtEndPr>
      <w:rPr>
        <w:noProof/>
      </w:rPr>
    </w:sdtEndPr>
    <w:sdtContent>
      <w:p w14:paraId="53E7CCD1" w14:textId="6D0AE644" w:rsidR="00B174BA" w:rsidRDefault="00B174BA">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E546E8">
          <w:rPr>
            <w:rFonts w:ascii="Times New Roman" w:hAnsi="Times New Roman" w:cs="Times New Roman"/>
            <w:noProof/>
            <w:sz w:val="24"/>
            <w:szCs w:val="24"/>
          </w:rPr>
          <w:t>54</w:t>
        </w:r>
        <w:r w:rsidRPr="00F11C15">
          <w:rPr>
            <w:rFonts w:ascii="Times New Roman" w:hAnsi="Times New Roman" w:cs="Times New Roman"/>
            <w:noProof/>
            <w:sz w:val="24"/>
            <w:szCs w:val="24"/>
          </w:rPr>
          <w:fldChar w:fldCharType="end"/>
        </w:r>
      </w:p>
    </w:sdtContent>
  </w:sdt>
  <w:p w14:paraId="32DFEF30" w14:textId="77777777" w:rsidR="00B174BA" w:rsidRDefault="00B174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9E33DF" w14:textId="67C03902" w:rsidR="00B174BA" w:rsidRDefault="00B174BA">
    <w:pPr>
      <w:pStyle w:val="Header"/>
      <w:jc w:val="right"/>
    </w:pPr>
  </w:p>
  <w:p w14:paraId="0038DF09" w14:textId="77777777" w:rsidR="00B174BA" w:rsidRDefault="00B174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5D81B" w14:textId="77777777" w:rsidR="00B174BA" w:rsidRDefault="00B174BA">
    <w:pPr>
      <w:pStyle w:val="Header"/>
      <w:jc w:val="right"/>
    </w:pPr>
  </w:p>
  <w:p w14:paraId="06C041EE" w14:textId="77777777" w:rsidR="00B174BA" w:rsidRDefault="00B174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1859380"/>
      <w:docPartObj>
        <w:docPartGallery w:val="Page Numbers (Top of Page)"/>
        <w:docPartUnique/>
      </w:docPartObj>
    </w:sdtPr>
    <w:sdtEndPr>
      <w:rPr>
        <w:rFonts w:ascii="Times New Roman" w:hAnsi="Times New Roman" w:cs="Times New Roman"/>
        <w:noProof/>
        <w:sz w:val="24"/>
        <w:szCs w:val="24"/>
      </w:rPr>
    </w:sdtEndPr>
    <w:sdtContent>
      <w:p w14:paraId="27463A60" w14:textId="3513F1FF" w:rsidR="00B174BA" w:rsidRDefault="00B174BA">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E546E8">
          <w:rPr>
            <w:rFonts w:ascii="Times New Roman" w:hAnsi="Times New Roman" w:cs="Times New Roman"/>
            <w:noProof/>
            <w:sz w:val="24"/>
            <w:szCs w:val="24"/>
          </w:rPr>
          <w:t>13</w:t>
        </w:r>
        <w:r w:rsidRPr="002924E5">
          <w:rPr>
            <w:rFonts w:ascii="Times New Roman" w:hAnsi="Times New Roman" w:cs="Times New Roman"/>
            <w:noProof/>
            <w:sz w:val="24"/>
            <w:szCs w:val="24"/>
          </w:rPr>
          <w:fldChar w:fldCharType="end"/>
        </w:r>
      </w:p>
    </w:sdtContent>
  </w:sdt>
  <w:p w14:paraId="2218672B" w14:textId="77777777" w:rsidR="00B174BA" w:rsidRDefault="00B174BA" w:rsidP="00AE694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0480378"/>
      <w:docPartObj>
        <w:docPartGallery w:val="Page Numbers (Top of Page)"/>
        <w:docPartUnique/>
      </w:docPartObj>
    </w:sdtPr>
    <w:sdtEndPr>
      <w:rPr>
        <w:noProof/>
      </w:rPr>
    </w:sdtEndPr>
    <w:sdtContent>
      <w:p w14:paraId="360BB635" w14:textId="4EF09C40" w:rsidR="00B174BA" w:rsidRDefault="00B174BA">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E546E8">
          <w:rPr>
            <w:rFonts w:ascii="Times New Roman" w:hAnsi="Times New Roman" w:cs="Times New Roman"/>
            <w:noProof/>
            <w:sz w:val="24"/>
            <w:szCs w:val="24"/>
          </w:rPr>
          <w:t>2</w:t>
        </w:r>
        <w:r w:rsidRPr="002924E5">
          <w:rPr>
            <w:rFonts w:ascii="Times New Roman" w:hAnsi="Times New Roman" w:cs="Times New Roman"/>
            <w:noProof/>
            <w:sz w:val="24"/>
            <w:szCs w:val="24"/>
          </w:rPr>
          <w:fldChar w:fldCharType="end"/>
        </w:r>
      </w:p>
    </w:sdtContent>
  </w:sdt>
  <w:p w14:paraId="0126EAD4" w14:textId="77777777" w:rsidR="00B174BA" w:rsidRDefault="00B174B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5453594"/>
      <w:docPartObj>
        <w:docPartGallery w:val="Page Numbers (Top of Page)"/>
        <w:docPartUnique/>
      </w:docPartObj>
    </w:sdtPr>
    <w:sdtEndPr>
      <w:rPr>
        <w:rFonts w:ascii="Times New Roman" w:hAnsi="Times New Roman" w:cs="Times New Roman"/>
        <w:noProof/>
        <w:sz w:val="24"/>
        <w:szCs w:val="24"/>
      </w:rPr>
    </w:sdtEndPr>
    <w:sdtContent>
      <w:p w14:paraId="7B31DF0F" w14:textId="234507BF" w:rsidR="00B174BA" w:rsidRDefault="00B174BA">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E546E8">
          <w:rPr>
            <w:rFonts w:ascii="Times New Roman" w:hAnsi="Times New Roman" w:cs="Times New Roman"/>
            <w:noProof/>
            <w:sz w:val="24"/>
            <w:szCs w:val="24"/>
          </w:rPr>
          <w:t>20</w:t>
        </w:r>
        <w:r w:rsidRPr="002924E5">
          <w:rPr>
            <w:rFonts w:ascii="Times New Roman" w:hAnsi="Times New Roman" w:cs="Times New Roman"/>
            <w:noProof/>
            <w:sz w:val="24"/>
            <w:szCs w:val="24"/>
          </w:rPr>
          <w:fldChar w:fldCharType="end"/>
        </w:r>
      </w:p>
    </w:sdtContent>
  </w:sdt>
  <w:p w14:paraId="43472D4C" w14:textId="77777777" w:rsidR="00B174BA" w:rsidRDefault="00B174BA" w:rsidP="00AE694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7C5A2" w14:textId="45B80F0F" w:rsidR="00B174BA" w:rsidRDefault="00B174BA">
    <w:pPr>
      <w:pStyle w:val="Header"/>
      <w:jc w:val="right"/>
    </w:pPr>
  </w:p>
  <w:p w14:paraId="6AC5BBF4" w14:textId="77777777" w:rsidR="00B174BA" w:rsidRDefault="00B174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8140789"/>
      <w:docPartObj>
        <w:docPartGallery w:val="Page Numbers (Top of Page)"/>
        <w:docPartUnique/>
      </w:docPartObj>
    </w:sdtPr>
    <w:sdtEndPr>
      <w:rPr>
        <w:rFonts w:ascii="Times New Roman" w:hAnsi="Times New Roman" w:cs="Times New Roman"/>
        <w:noProof/>
        <w:sz w:val="24"/>
        <w:szCs w:val="24"/>
      </w:rPr>
    </w:sdtEndPr>
    <w:sdtContent>
      <w:p w14:paraId="3230B512" w14:textId="27E47045" w:rsidR="00B174BA" w:rsidRDefault="00B174BA">
        <w:pPr>
          <w:pStyle w:val="Header"/>
          <w:jc w:val="right"/>
        </w:pPr>
        <w:r w:rsidRPr="00545A16">
          <w:rPr>
            <w:rFonts w:ascii="Times New Roman" w:hAnsi="Times New Roman" w:cs="Times New Roman"/>
            <w:sz w:val="24"/>
            <w:szCs w:val="24"/>
          </w:rPr>
          <w:fldChar w:fldCharType="begin"/>
        </w:r>
        <w:r w:rsidRPr="00545A16">
          <w:rPr>
            <w:rFonts w:ascii="Times New Roman" w:hAnsi="Times New Roman" w:cs="Times New Roman"/>
            <w:sz w:val="24"/>
            <w:szCs w:val="24"/>
          </w:rPr>
          <w:instrText xml:space="preserve"> PAGE   \* MERGEFORMAT </w:instrText>
        </w:r>
        <w:r w:rsidRPr="00545A16">
          <w:rPr>
            <w:rFonts w:ascii="Times New Roman" w:hAnsi="Times New Roman" w:cs="Times New Roman"/>
            <w:sz w:val="24"/>
            <w:szCs w:val="24"/>
          </w:rPr>
          <w:fldChar w:fldCharType="separate"/>
        </w:r>
        <w:r w:rsidR="00E546E8">
          <w:rPr>
            <w:rFonts w:ascii="Times New Roman" w:hAnsi="Times New Roman" w:cs="Times New Roman"/>
            <w:noProof/>
            <w:sz w:val="24"/>
            <w:szCs w:val="24"/>
          </w:rPr>
          <w:t>27</w:t>
        </w:r>
        <w:r w:rsidRPr="00545A16">
          <w:rPr>
            <w:rFonts w:ascii="Times New Roman" w:hAnsi="Times New Roman" w:cs="Times New Roman"/>
            <w:noProof/>
            <w:sz w:val="24"/>
            <w:szCs w:val="24"/>
          </w:rPr>
          <w:fldChar w:fldCharType="end"/>
        </w:r>
      </w:p>
    </w:sdtContent>
  </w:sdt>
  <w:p w14:paraId="0F15F2D0" w14:textId="77777777" w:rsidR="00B174BA" w:rsidRDefault="00B174BA" w:rsidP="001A4F8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8220992"/>
      <w:docPartObj>
        <w:docPartGallery w:val="Page Numbers (Top of Page)"/>
        <w:docPartUnique/>
      </w:docPartObj>
    </w:sdtPr>
    <w:sdtEndPr>
      <w:rPr>
        <w:noProof/>
      </w:rPr>
    </w:sdtEndPr>
    <w:sdtContent>
      <w:p w14:paraId="6D53512A" w14:textId="21F3DB75" w:rsidR="00B174BA" w:rsidRDefault="00B174BA">
        <w:pPr>
          <w:pStyle w:val="Header"/>
          <w:jc w:val="right"/>
        </w:pPr>
        <w:r w:rsidRPr="00451FE7">
          <w:rPr>
            <w:rFonts w:ascii="Times New Roman" w:hAnsi="Times New Roman" w:cs="Times New Roman"/>
            <w:sz w:val="24"/>
            <w:szCs w:val="24"/>
          </w:rPr>
          <w:fldChar w:fldCharType="begin"/>
        </w:r>
        <w:r w:rsidRPr="00451FE7">
          <w:rPr>
            <w:rFonts w:ascii="Times New Roman" w:hAnsi="Times New Roman" w:cs="Times New Roman"/>
            <w:sz w:val="24"/>
            <w:szCs w:val="24"/>
          </w:rPr>
          <w:instrText xml:space="preserve"> PAGE   \* MERGEFORMAT </w:instrText>
        </w:r>
        <w:r w:rsidRPr="00451FE7">
          <w:rPr>
            <w:rFonts w:ascii="Times New Roman" w:hAnsi="Times New Roman" w:cs="Times New Roman"/>
            <w:sz w:val="24"/>
            <w:szCs w:val="24"/>
          </w:rPr>
          <w:fldChar w:fldCharType="separate"/>
        </w:r>
        <w:r w:rsidR="00E546E8">
          <w:rPr>
            <w:rFonts w:ascii="Times New Roman" w:hAnsi="Times New Roman" w:cs="Times New Roman"/>
            <w:noProof/>
            <w:sz w:val="24"/>
            <w:szCs w:val="24"/>
          </w:rPr>
          <w:t>48</w:t>
        </w:r>
        <w:r w:rsidRPr="00451FE7">
          <w:rPr>
            <w:rFonts w:ascii="Times New Roman" w:hAnsi="Times New Roman" w:cs="Times New Roman"/>
            <w:noProof/>
            <w:sz w:val="24"/>
            <w:szCs w:val="24"/>
          </w:rPr>
          <w:fldChar w:fldCharType="end"/>
        </w:r>
      </w:p>
    </w:sdtContent>
  </w:sdt>
  <w:p w14:paraId="48B8FD5F" w14:textId="77777777" w:rsidR="00B174BA" w:rsidRDefault="00B174BA" w:rsidP="001A4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57A5687"/>
    <w:multiLevelType w:val="hybridMultilevel"/>
    <w:tmpl w:val="66FAF25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E5D05"/>
    <w:multiLevelType w:val="hybridMultilevel"/>
    <w:tmpl w:val="066CA28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4A7CC3D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203642"/>
    <w:multiLevelType w:val="hybridMultilevel"/>
    <w:tmpl w:val="BE149906"/>
    <w:lvl w:ilvl="0" w:tplc="004CBE6A">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FA1C75"/>
    <w:multiLevelType w:val="hybridMultilevel"/>
    <w:tmpl w:val="91EEC25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95364EB"/>
    <w:multiLevelType w:val="hybridMultilevel"/>
    <w:tmpl w:val="6800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8D1219"/>
    <w:multiLevelType w:val="hybridMultilevel"/>
    <w:tmpl w:val="F182A3D6"/>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C91864"/>
    <w:multiLevelType w:val="hybridMultilevel"/>
    <w:tmpl w:val="79E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296647"/>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8287970"/>
    <w:multiLevelType w:val="hybridMultilevel"/>
    <w:tmpl w:val="0054E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63FA9"/>
    <w:multiLevelType w:val="hybridMultilevel"/>
    <w:tmpl w:val="D2B86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EF5C10"/>
    <w:multiLevelType w:val="hybridMultilevel"/>
    <w:tmpl w:val="E1AABC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B7D0DA8"/>
    <w:multiLevelType w:val="hybridMultilevel"/>
    <w:tmpl w:val="44525ED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312C96"/>
    <w:multiLevelType w:val="hybridMultilevel"/>
    <w:tmpl w:val="2AE4CC92"/>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5" w15:restartNumberingAfterBreak="0">
    <w:nsid w:val="30875A13"/>
    <w:multiLevelType w:val="hybridMultilevel"/>
    <w:tmpl w:val="897E4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6828EF"/>
    <w:multiLevelType w:val="hybridMultilevel"/>
    <w:tmpl w:val="0E5081C8"/>
    <w:lvl w:ilvl="0" w:tplc="04090019">
      <w:start w:val="1"/>
      <w:numFmt w:val="lowerLetter"/>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7" w15:restartNumberingAfterBreak="0">
    <w:nsid w:val="3AC728FC"/>
    <w:multiLevelType w:val="hybridMultilevel"/>
    <w:tmpl w:val="E76A6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5939FC"/>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E3E22A0"/>
    <w:multiLevelType w:val="hybridMultilevel"/>
    <w:tmpl w:val="7026C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19702A"/>
    <w:multiLevelType w:val="hybridMultilevel"/>
    <w:tmpl w:val="3416791E"/>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21" w15:restartNumberingAfterBreak="0">
    <w:nsid w:val="44140655"/>
    <w:multiLevelType w:val="hybridMultilevel"/>
    <w:tmpl w:val="2978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F95393"/>
    <w:multiLevelType w:val="hybridMultilevel"/>
    <w:tmpl w:val="0BF409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4A05EC"/>
    <w:multiLevelType w:val="hybridMultilevel"/>
    <w:tmpl w:val="A3928D0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7"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8" w15:restartNumberingAfterBreak="0">
    <w:nsid w:val="5C19013B"/>
    <w:multiLevelType w:val="hybridMultilevel"/>
    <w:tmpl w:val="79DEAA1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0" w15:restartNumberingAfterBreak="0">
    <w:nsid w:val="5FB1556F"/>
    <w:multiLevelType w:val="hybridMultilevel"/>
    <w:tmpl w:val="78C6E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81EAB"/>
    <w:multiLevelType w:val="hybridMultilevel"/>
    <w:tmpl w:val="C25614D4"/>
    <w:lvl w:ilvl="0" w:tplc="993C36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65D43265"/>
    <w:multiLevelType w:val="hybridMultilevel"/>
    <w:tmpl w:val="283E2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E837DC"/>
    <w:multiLevelType w:val="hybridMultilevel"/>
    <w:tmpl w:val="3DB257D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29F178E"/>
    <w:multiLevelType w:val="hybridMultilevel"/>
    <w:tmpl w:val="BE3A5A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3D46087"/>
    <w:multiLevelType w:val="multilevel"/>
    <w:tmpl w:val="B4DC0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90026E"/>
    <w:multiLevelType w:val="hybridMultilevel"/>
    <w:tmpl w:val="EC9E187C"/>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7" w15:restartNumberingAfterBreak="0">
    <w:nsid w:val="76433B59"/>
    <w:multiLevelType w:val="hybridMultilevel"/>
    <w:tmpl w:val="1A3E3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561940">
    <w:abstractNumId w:val="24"/>
  </w:num>
  <w:num w:numId="2" w16cid:durableId="1628899875">
    <w:abstractNumId w:val="26"/>
  </w:num>
  <w:num w:numId="3" w16cid:durableId="1883782378">
    <w:abstractNumId w:val="4"/>
  </w:num>
  <w:num w:numId="4" w16cid:durableId="495071686">
    <w:abstractNumId w:val="3"/>
  </w:num>
  <w:num w:numId="5" w16cid:durableId="2099595599">
    <w:abstractNumId w:val="29"/>
  </w:num>
  <w:num w:numId="6" w16cid:durableId="215288001">
    <w:abstractNumId w:val="27"/>
  </w:num>
  <w:num w:numId="7" w16cid:durableId="327682322">
    <w:abstractNumId w:val="25"/>
  </w:num>
  <w:num w:numId="8" w16cid:durableId="1624725468">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93923326">
    <w:abstractNumId w:val="30"/>
  </w:num>
  <w:num w:numId="10" w16cid:durableId="808861875">
    <w:abstractNumId w:val="11"/>
  </w:num>
  <w:num w:numId="11" w16cid:durableId="1835490406">
    <w:abstractNumId w:val="7"/>
  </w:num>
  <w:num w:numId="12" w16cid:durableId="869495420">
    <w:abstractNumId w:val="13"/>
  </w:num>
  <w:num w:numId="13" w16cid:durableId="1484814451">
    <w:abstractNumId w:val="28"/>
  </w:num>
  <w:num w:numId="14" w16cid:durableId="812134822">
    <w:abstractNumId w:val="5"/>
  </w:num>
  <w:num w:numId="15" w16cid:durableId="442042133">
    <w:abstractNumId w:val="23"/>
  </w:num>
  <w:num w:numId="16" w16cid:durableId="319237514">
    <w:abstractNumId w:val="31"/>
  </w:num>
  <w:num w:numId="17" w16cid:durableId="1898084833">
    <w:abstractNumId w:val="21"/>
  </w:num>
  <w:num w:numId="18" w16cid:durableId="388918881">
    <w:abstractNumId w:val="6"/>
  </w:num>
  <w:num w:numId="19" w16cid:durableId="1618901733">
    <w:abstractNumId w:val="2"/>
  </w:num>
  <w:num w:numId="20" w16cid:durableId="1675835293">
    <w:abstractNumId w:val="12"/>
  </w:num>
  <w:num w:numId="21" w16cid:durableId="2052797787">
    <w:abstractNumId w:val="17"/>
  </w:num>
  <w:num w:numId="22" w16cid:durableId="663973136">
    <w:abstractNumId w:val="14"/>
  </w:num>
  <w:num w:numId="23" w16cid:durableId="491484243">
    <w:abstractNumId w:val="8"/>
  </w:num>
  <w:num w:numId="24" w16cid:durableId="703482727">
    <w:abstractNumId w:val="20"/>
  </w:num>
  <w:num w:numId="25" w16cid:durableId="884215562">
    <w:abstractNumId w:val="18"/>
  </w:num>
  <w:num w:numId="26" w16cid:durableId="1917131591">
    <w:abstractNumId w:val="15"/>
  </w:num>
  <w:num w:numId="27" w16cid:durableId="854003647">
    <w:abstractNumId w:val="35"/>
  </w:num>
  <w:num w:numId="28" w16cid:durableId="1581136869">
    <w:abstractNumId w:val="19"/>
  </w:num>
  <w:num w:numId="29" w16cid:durableId="407072113">
    <w:abstractNumId w:val="22"/>
  </w:num>
  <w:num w:numId="30" w16cid:durableId="1984003143">
    <w:abstractNumId w:val="37"/>
  </w:num>
  <w:num w:numId="31" w16cid:durableId="891385042">
    <w:abstractNumId w:val="36"/>
  </w:num>
  <w:num w:numId="32" w16cid:durableId="1341737627">
    <w:abstractNumId w:val="1"/>
  </w:num>
  <w:num w:numId="33" w16cid:durableId="813566073">
    <w:abstractNumId w:val="16"/>
  </w:num>
  <w:num w:numId="34" w16cid:durableId="1965185414">
    <w:abstractNumId w:val="34"/>
  </w:num>
  <w:num w:numId="35" w16cid:durableId="16854060">
    <w:abstractNumId w:val="0"/>
  </w:num>
  <w:num w:numId="36" w16cid:durableId="109397757">
    <w:abstractNumId w:val="9"/>
  </w:num>
  <w:num w:numId="37" w16cid:durableId="248932239">
    <w:abstractNumId w:val="10"/>
  </w:num>
  <w:num w:numId="38" w16cid:durableId="890387462">
    <w:abstractNumId w:val="32"/>
  </w:num>
  <w:num w:numId="39" w16cid:durableId="1254821165">
    <w:abstractNumId w:val="33"/>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ndra Wiejaya">
    <w15:presenceInfo w15:providerId="Windows Live" w15:userId="9e5ae2e99cc2d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22E1"/>
    <w:rsid w:val="0000451D"/>
    <w:rsid w:val="00004909"/>
    <w:rsid w:val="000049C2"/>
    <w:rsid w:val="00005D2C"/>
    <w:rsid w:val="00011353"/>
    <w:rsid w:val="00011CB9"/>
    <w:rsid w:val="00017422"/>
    <w:rsid w:val="00026521"/>
    <w:rsid w:val="0003511D"/>
    <w:rsid w:val="00037F47"/>
    <w:rsid w:val="000477F5"/>
    <w:rsid w:val="00047E4D"/>
    <w:rsid w:val="00050DA0"/>
    <w:rsid w:val="00051744"/>
    <w:rsid w:val="00054F9E"/>
    <w:rsid w:val="000565DD"/>
    <w:rsid w:val="0006344C"/>
    <w:rsid w:val="00063A9B"/>
    <w:rsid w:val="00063FFA"/>
    <w:rsid w:val="000649BD"/>
    <w:rsid w:val="000655F5"/>
    <w:rsid w:val="00066B94"/>
    <w:rsid w:val="00066F91"/>
    <w:rsid w:val="00066FBF"/>
    <w:rsid w:val="00067B95"/>
    <w:rsid w:val="00075573"/>
    <w:rsid w:val="000773A3"/>
    <w:rsid w:val="00085848"/>
    <w:rsid w:val="0008701B"/>
    <w:rsid w:val="000917C5"/>
    <w:rsid w:val="00094BC0"/>
    <w:rsid w:val="00097A87"/>
    <w:rsid w:val="000A3521"/>
    <w:rsid w:val="000A4E4C"/>
    <w:rsid w:val="000A608B"/>
    <w:rsid w:val="000A71EC"/>
    <w:rsid w:val="000B1E0B"/>
    <w:rsid w:val="000B4619"/>
    <w:rsid w:val="000C006A"/>
    <w:rsid w:val="000C452D"/>
    <w:rsid w:val="000C47A9"/>
    <w:rsid w:val="000E0ACC"/>
    <w:rsid w:val="000E0D6C"/>
    <w:rsid w:val="000E35E3"/>
    <w:rsid w:val="000F01CE"/>
    <w:rsid w:val="000F1C76"/>
    <w:rsid w:val="000F2797"/>
    <w:rsid w:val="000F30A7"/>
    <w:rsid w:val="000F5EE4"/>
    <w:rsid w:val="000F622E"/>
    <w:rsid w:val="001016C9"/>
    <w:rsid w:val="0011212F"/>
    <w:rsid w:val="001203C1"/>
    <w:rsid w:val="001205EC"/>
    <w:rsid w:val="00124F69"/>
    <w:rsid w:val="001267D1"/>
    <w:rsid w:val="00127276"/>
    <w:rsid w:val="00127536"/>
    <w:rsid w:val="001334B2"/>
    <w:rsid w:val="00142184"/>
    <w:rsid w:val="00151DF3"/>
    <w:rsid w:val="0015234D"/>
    <w:rsid w:val="00153712"/>
    <w:rsid w:val="0015604F"/>
    <w:rsid w:val="00160406"/>
    <w:rsid w:val="00160EC3"/>
    <w:rsid w:val="00163125"/>
    <w:rsid w:val="001700D1"/>
    <w:rsid w:val="001719CB"/>
    <w:rsid w:val="001771D2"/>
    <w:rsid w:val="001810F5"/>
    <w:rsid w:val="00181A5A"/>
    <w:rsid w:val="0018345A"/>
    <w:rsid w:val="0018749A"/>
    <w:rsid w:val="00187F0C"/>
    <w:rsid w:val="001936B0"/>
    <w:rsid w:val="001947AE"/>
    <w:rsid w:val="00195D2F"/>
    <w:rsid w:val="001968E8"/>
    <w:rsid w:val="00197090"/>
    <w:rsid w:val="001A42D7"/>
    <w:rsid w:val="001A4F84"/>
    <w:rsid w:val="001A5306"/>
    <w:rsid w:val="001B35F9"/>
    <w:rsid w:val="001B360E"/>
    <w:rsid w:val="001B4725"/>
    <w:rsid w:val="001B7F3F"/>
    <w:rsid w:val="001C0C87"/>
    <w:rsid w:val="001C4624"/>
    <w:rsid w:val="001C73EE"/>
    <w:rsid w:val="001D13A5"/>
    <w:rsid w:val="001D1A72"/>
    <w:rsid w:val="001D2AF5"/>
    <w:rsid w:val="001D3735"/>
    <w:rsid w:val="001E063D"/>
    <w:rsid w:val="001E074E"/>
    <w:rsid w:val="001E0C0B"/>
    <w:rsid w:val="001E7AF0"/>
    <w:rsid w:val="001F0218"/>
    <w:rsid w:val="001F49CF"/>
    <w:rsid w:val="001F5A29"/>
    <w:rsid w:val="0020183C"/>
    <w:rsid w:val="00215CA2"/>
    <w:rsid w:val="00222DB5"/>
    <w:rsid w:val="0022338E"/>
    <w:rsid w:val="00223FE3"/>
    <w:rsid w:val="00224798"/>
    <w:rsid w:val="002270EB"/>
    <w:rsid w:val="00230E50"/>
    <w:rsid w:val="00231FD7"/>
    <w:rsid w:val="0023325B"/>
    <w:rsid w:val="00233996"/>
    <w:rsid w:val="00234069"/>
    <w:rsid w:val="0024068C"/>
    <w:rsid w:val="002422CD"/>
    <w:rsid w:val="00243E90"/>
    <w:rsid w:val="00246C43"/>
    <w:rsid w:val="0025012E"/>
    <w:rsid w:val="00251A2C"/>
    <w:rsid w:val="00253424"/>
    <w:rsid w:val="0025586E"/>
    <w:rsid w:val="00256132"/>
    <w:rsid w:val="002564B5"/>
    <w:rsid w:val="002609A3"/>
    <w:rsid w:val="00261BA7"/>
    <w:rsid w:val="00263115"/>
    <w:rsid w:val="00263A3F"/>
    <w:rsid w:val="00267D33"/>
    <w:rsid w:val="00274E61"/>
    <w:rsid w:val="00275093"/>
    <w:rsid w:val="00280463"/>
    <w:rsid w:val="00280CDA"/>
    <w:rsid w:val="00281007"/>
    <w:rsid w:val="00281E1F"/>
    <w:rsid w:val="002833FD"/>
    <w:rsid w:val="00290493"/>
    <w:rsid w:val="00290B00"/>
    <w:rsid w:val="002924E5"/>
    <w:rsid w:val="002A1317"/>
    <w:rsid w:val="002B3D40"/>
    <w:rsid w:val="002B7637"/>
    <w:rsid w:val="002C6B9C"/>
    <w:rsid w:val="002C6FB3"/>
    <w:rsid w:val="002C76B4"/>
    <w:rsid w:val="002D1663"/>
    <w:rsid w:val="002D4E71"/>
    <w:rsid w:val="002E0DFC"/>
    <w:rsid w:val="002E1878"/>
    <w:rsid w:val="002E7AF8"/>
    <w:rsid w:val="00300D5B"/>
    <w:rsid w:val="003069A1"/>
    <w:rsid w:val="00312659"/>
    <w:rsid w:val="003135B3"/>
    <w:rsid w:val="00321752"/>
    <w:rsid w:val="00322CD3"/>
    <w:rsid w:val="00323227"/>
    <w:rsid w:val="00325147"/>
    <w:rsid w:val="00327840"/>
    <w:rsid w:val="00327B76"/>
    <w:rsid w:val="003406C5"/>
    <w:rsid w:val="00342E76"/>
    <w:rsid w:val="00343690"/>
    <w:rsid w:val="0036746F"/>
    <w:rsid w:val="00367BB8"/>
    <w:rsid w:val="0038218B"/>
    <w:rsid w:val="00382F90"/>
    <w:rsid w:val="00383FCD"/>
    <w:rsid w:val="0038769A"/>
    <w:rsid w:val="00396631"/>
    <w:rsid w:val="003A01D7"/>
    <w:rsid w:val="003A3CF5"/>
    <w:rsid w:val="003B2A79"/>
    <w:rsid w:val="003B7B70"/>
    <w:rsid w:val="003C1C14"/>
    <w:rsid w:val="003C38A5"/>
    <w:rsid w:val="003C3ECA"/>
    <w:rsid w:val="003C67B0"/>
    <w:rsid w:val="003D0349"/>
    <w:rsid w:val="003D2547"/>
    <w:rsid w:val="003D36A8"/>
    <w:rsid w:val="003D4235"/>
    <w:rsid w:val="003D551E"/>
    <w:rsid w:val="003E2F28"/>
    <w:rsid w:val="003F46EF"/>
    <w:rsid w:val="003F49FC"/>
    <w:rsid w:val="00400B47"/>
    <w:rsid w:val="004034D0"/>
    <w:rsid w:val="0040427F"/>
    <w:rsid w:val="0040789B"/>
    <w:rsid w:val="00407FD2"/>
    <w:rsid w:val="00414001"/>
    <w:rsid w:val="00417661"/>
    <w:rsid w:val="00417B84"/>
    <w:rsid w:val="00420966"/>
    <w:rsid w:val="00421A76"/>
    <w:rsid w:val="0042356D"/>
    <w:rsid w:val="00426449"/>
    <w:rsid w:val="0043139D"/>
    <w:rsid w:val="00433E25"/>
    <w:rsid w:val="00450A6C"/>
    <w:rsid w:val="00451FE7"/>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0BD2"/>
    <w:rsid w:val="004818FB"/>
    <w:rsid w:val="0048437D"/>
    <w:rsid w:val="0048512B"/>
    <w:rsid w:val="00486312"/>
    <w:rsid w:val="004908D3"/>
    <w:rsid w:val="00490AAF"/>
    <w:rsid w:val="004921FE"/>
    <w:rsid w:val="0049761C"/>
    <w:rsid w:val="00497CAF"/>
    <w:rsid w:val="004A08CC"/>
    <w:rsid w:val="004A3495"/>
    <w:rsid w:val="004A6CE8"/>
    <w:rsid w:val="004B0E54"/>
    <w:rsid w:val="004B17FA"/>
    <w:rsid w:val="004B46E3"/>
    <w:rsid w:val="004B48F5"/>
    <w:rsid w:val="004B6FE3"/>
    <w:rsid w:val="004B7227"/>
    <w:rsid w:val="004B799B"/>
    <w:rsid w:val="004C0440"/>
    <w:rsid w:val="004C5813"/>
    <w:rsid w:val="004C68C0"/>
    <w:rsid w:val="004D2936"/>
    <w:rsid w:val="004D38CC"/>
    <w:rsid w:val="004D4D43"/>
    <w:rsid w:val="004D6ADE"/>
    <w:rsid w:val="004D7906"/>
    <w:rsid w:val="004E0EB1"/>
    <w:rsid w:val="004E204D"/>
    <w:rsid w:val="004E3769"/>
    <w:rsid w:val="004E3A28"/>
    <w:rsid w:val="004E4F5B"/>
    <w:rsid w:val="004E5CD4"/>
    <w:rsid w:val="004E6AAA"/>
    <w:rsid w:val="004E6B5D"/>
    <w:rsid w:val="004E7CCB"/>
    <w:rsid w:val="004F0F8C"/>
    <w:rsid w:val="004F2830"/>
    <w:rsid w:val="004F40FD"/>
    <w:rsid w:val="004F771C"/>
    <w:rsid w:val="0050192B"/>
    <w:rsid w:val="00501ED3"/>
    <w:rsid w:val="005020F6"/>
    <w:rsid w:val="0050314A"/>
    <w:rsid w:val="00504190"/>
    <w:rsid w:val="00510A38"/>
    <w:rsid w:val="00512173"/>
    <w:rsid w:val="00512EF9"/>
    <w:rsid w:val="005164EB"/>
    <w:rsid w:val="005308B9"/>
    <w:rsid w:val="00534B1E"/>
    <w:rsid w:val="005364D5"/>
    <w:rsid w:val="005373DE"/>
    <w:rsid w:val="00542A57"/>
    <w:rsid w:val="00544965"/>
    <w:rsid w:val="00545244"/>
    <w:rsid w:val="00545A16"/>
    <w:rsid w:val="005511BC"/>
    <w:rsid w:val="00551853"/>
    <w:rsid w:val="00552DB4"/>
    <w:rsid w:val="00554369"/>
    <w:rsid w:val="0055628B"/>
    <w:rsid w:val="00556FAC"/>
    <w:rsid w:val="00557B27"/>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B70A3"/>
    <w:rsid w:val="005B7A41"/>
    <w:rsid w:val="005C1C52"/>
    <w:rsid w:val="005C2141"/>
    <w:rsid w:val="005C2AE3"/>
    <w:rsid w:val="005C4666"/>
    <w:rsid w:val="005C7A46"/>
    <w:rsid w:val="005D2A06"/>
    <w:rsid w:val="005D6F8C"/>
    <w:rsid w:val="005E3A09"/>
    <w:rsid w:val="005E5B43"/>
    <w:rsid w:val="005F01CB"/>
    <w:rsid w:val="005F1360"/>
    <w:rsid w:val="005F1F01"/>
    <w:rsid w:val="005F21A4"/>
    <w:rsid w:val="0060130C"/>
    <w:rsid w:val="00602F42"/>
    <w:rsid w:val="0061137C"/>
    <w:rsid w:val="0061192D"/>
    <w:rsid w:val="00612000"/>
    <w:rsid w:val="0061326C"/>
    <w:rsid w:val="00626303"/>
    <w:rsid w:val="00626EDF"/>
    <w:rsid w:val="00627272"/>
    <w:rsid w:val="00631070"/>
    <w:rsid w:val="00632C58"/>
    <w:rsid w:val="006343F1"/>
    <w:rsid w:val="0063451B"/>
    <w:rsid w:val="00637406"/>
    <w:rsid w:val="00643F66"/>
    <w:rsid w:val="00645227"/>
    <w:rsid w:val="00651291"/>
    <w:rsid w:val="00656894"/>
    <w:rsid w:val="0066696C"/>
    <w:rsid w:val="00667440"/>
    <w:rsid w:val="0067070D"/>
    <w:rsid w:val="006711C7"/>
    <w:rsid w:val="0067183D"/>
    <w:rsid w:val="00672465"/>
    <w:rsid w:val="00672D5C"/>
    <w:rsid w:val="00673696"/>
    <w:rsid w:val="00673CE7"/>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379"/>
    <w:rsid w:val="006C2EE7"/>
    <w:rsid w:val="006C718C"/>
    <w:rsid w:val="006D0939"/>
    <w:rsid w:val="006D13B2"/>
    <w:rsid w:val="006D1AEB"/>
    <w:rsid w:val="006D4BB7"/>
    <w:rsid w:val="006E239E"/>
    <w:rsid w:val="006E2E24"/>
    <w:rsid w:val="006E4643"/>
    <w:rsid w:val="006E6BFD"/>
    <w:rsid w:val="006E6CD8"/>
    <w:rsid w:val="006E6EE6"/>
    <w:rsid w:val="006F4034"/>
    <w:rsid w:val="006F5D88"/>
    <w:rsid w:val="006F726F"/>
    <w:rsid w:val="00706EA3"/>
    <w:rsid w:val="00707E1C"/>
    <w:rsid w:val="00710588"/>
    <w:rsid w:val="0071079C"/>
    <w:rsid w:val="0071779B"/>
    <w:rsid w:val="007208DA"/>
    <w:rsid w:val="00720A5F"/>
    <w:rsid w:val="007256E0"/>
    <w:rsid w:val="00726307"/>
    <w:rsid w:val="00731FF8"/>
    <w:rsid w:val="00733352"/>
    <w:rsid w:val="00733A83"/>
    <w:rsid w:val="007359BB"/>
    <w:rsid w:val="0074156A"/>
    <w:rsid w:val="00741615"/>
    <w:rsid w:val="00741D6F"/>
    <w:rsid w:val="0074366E"/>
    <w:rsid w:val="00743748"/>
    <w:rsid w:val="00746EFB"/>
    <w:rsid w:val="00746FEC"/>
    <w:rsid w:val="007476A0"/>
    <w:rsid w:val="00750128"/>
    <w:rsid w:val="007515DB"/>
    <w:rsid w:val="00752545"/>
    <w:rsid w:val="00752F8D"/>
    <w:rsid w:val="007544F8"/>
    <w:rsid w:val="0075525E"/>
    <w:rsid w:val="007628F8"/>
    <w:rsid w:val="007659DF"/>
    <w:rsid w:val="00767D96"/>
    <w:rsid w:val="00771875"/>
    <w:rsid w:val="00771B9B"/>
    <w:rsid w:val="007753C6"/>
    <w:rsid w:val="007754C0"/>
    <w:rsid w:val="00776BE0"/>
    <w:rsid w:val="00784A52"/>
    <w:rsid w:val="00786527"/>
    <w:rsid w:val="007A0B66"/>
    <w:rsid w:val="007A0CB8"/>
    <w:rsid w:val="007A1279"/>
    <w:rsid w:val="007A4A50"/>
    <w:rsid w:val="007A6087"/>
    <w:rsid w:val="007B695F"/>
    <w:rsid w:val="007B6ADE"/>
    <w:rsid w:val="007C0DC9"/>
    <w:rsid w:val="007C1F75"/>
    <w:rsid w:val="007C38D9"/>
    <w:rsid w:val="007C4FD9"/>
    <w:rsid w:val="007C6BD7"/>
    <w:rsid w:val="007C7F25"/>
    <w:rsid w:val="007D5D63"/>
    <w:rsid w:val="007D7040"/>
    <w:rsid w:val="007D762F"/>
    <w:rsid w:val="0080297D"/>
    <w:rsid w:val="00804758"/>
    <w:rsid w:val="00804CB5"/>
    <w:rsid w:val="0080638B"/>
    <w:rsid w:val="00810D00"/>
    <w:rsid w:val="00810E0E"/>
    <w:rsid w:val="00811C28"/>
    <w:rsid w:val="00812020"/>
    <w:rsid w:val="008142C3"/>
    <w:rsid w:val="00814B54"/>
    <w:rsid w:val="00815EC3"/>
    <w:rsid w:val="00817046"/>
    <w:rsid w:val="00817278"/>
    <w:rsid w:val="00821F8A"/>
    <w:rsid w:val="00823C87"/>
    <w:rsid w:val="008240A1"/>
    <w:rsid w:val="00840670"/>
    <w:rsid w:val="00841A06"/>
    <w:rsid w:val="0084370E"/>
    <w:rsid w:val="008459B4"/>
    <w:rsid w:val="008474C8"/>
    <w:rsid w:val="00850E7B"/>
    <w:rsid w:val="00853CFB"/>
    <w:rsid w:val="008601A6"/>
    <w:rsid w:val="008609A5"/>
    <w:rsid w:val="00861A9C"/>
    <w:rsid w:val="008650B2"/>
    <w:rsid w:val="00871350"/>
    <w:rsid w:val="00873671"/>
    <w:rsid w:val="00874E09"/>
    <w:rsid w:val="0087783F"/>
    <w:rsid w:val="00881C8E"/>
    <w:rsid w:val="00881CC6"/>
    <w:rsid w:val="00882D00"/>
    <w:rsid w:val="00882F9A"/>
    <w:rsid w:val="00886D35"/>
    <w:rsid w:val="0089325F"/>
    <w:rsid w:val="008951AE"/>
    <w:rsid w:val="00896110"/>
    <w:rsid w:val="00897068"/>
    <w:rsid w:val="0089752E"/>
    <w:rsid w:val="008A09DD"/>
    <w:rsid w:val="008A56AE"/>
    <w:rsid w:val="008A5BFD"/>
    <w:rsid w:val="008B07BB"/>
    <w:rsid w:val="008B0E5F"/>
    <w:rsid w:val="008B2982"/>
    <w:rsid w:val="008B492C"/>
    <w:rsid w:val="008C1CF6"/>
    <w:rsid w:val="008C1E91"/>
    <w:rsid w:val="008C2234"/>
    <w:rsid w:val="008C383A"/>
    <w:rsid w:val="008C42E6"/>
    <w:rsid w:val="008D2280"/>
    <w:rsid w:val="008D4EB1"/>
    <w:rsid w:val="008D6778"/>
    <w:rsid w:val="008D7C7A"/>
    <w:rsid w:val="008E32F6"/>
    <w:rsid w:val="008E6B45"/>
    <w:rsid w:val="008E6D33"/>
    <w:rsid w:val="008F0DA4"/>
    <w:rsid w:val="008F58F8"/>
    <w:rsid w:val="008F72EE"/>
    <w:rsid w:val="00900EB5"/>
    <w:rsid w:val="00901557"/>
    <w:rsid w:val="0090293D"/>
    <w:rsid w:val="009062E5"/>
    <w:rsid w:val="00907E4E"/>
    <w:rsid w:val="00907E9D"/>
    <w:rsid w:val="00911579"/>
    <w:rsid w:val="00912781"/>
    <w:rsid w:val="00917C71"/>
    <w:rsid w:val="009219C9"/>
    <w:rsid w:val="00925E4A"/>
    <w:rsid w:val="0093346B"/>
    <w:rsid w:val="00933898"/>
    <w:rsid w:val="009342CE"/>
    <w:rsid w:val="00936BBE"/>
    <w:rsid w:val="009378D1"/>
    <w:rsid w:val="00940251"/>
    <w:rsid w:val="00941ADD"/>
    <w:rsid w:val="009440BB"/>
    <w:rsid w:val="00944640"/>
    <w:rsid w:val="00945B78"/>
    <w:rsid w:val="00947132"/>
    <w:rsid w:val="00950919"/>
    <w:rsid w:val="009524EA"/>
    <w:rsid w:val="00955CB5"/>
    <w:rsid w:val="00961CFB"/>
    <w:rsid w:val="00972003"/>
    <w:rsid w:val="00972FBA"/>
    <w:rsid w:val="00973DFD"/>
    <w:rsid w:val="00973F13"/>
    <w:rsid w:val="009744ED"/>
    <w:rsid w:val="00976EC6"/>
    <w:rsid w:val="00977A85"/>
    <w:rsid w:val="00986C80"/>
    <w:rsid w:val="009959AC"/>
    <w:rsid w:val="009962DC"/>
    <w:rsid w:val="009A0894"/>
    <w:rsid w:val="009A09E9"/>
    <w:rsid w:val="009A467F"/>
    <w:rsid w:val="009A535E"/>
    <w:rsid w:val="009A5B57"/>
    <w:rsid w:val="009A5C7B"/>
    <w:rsid w:val="009A7624"/>
    <w:rsid w:val="009B020A"/>
    <w:rsid w:val="009B0B4A"/>
    <w:rsid w:val="009B15B0"/>
    <w:rsid w:val="009B3A5F"/>
    <w:rsid w:val="009B3ACF"/>
    <w:rsid w:val="009B4892"/>
    <w:rsid w:val="009C0114"/>
    <w:rsid w:val="009C1ACB"/>
    <w:rsid w:val="009C4BD0"/>
    <w:rsid w:val="009C5858"/>
    <w:rsid w:val="009D2A9C"/>
    <w:rsid w:val="009D2C59"/>
    <w:rsid w:val="009E2FDA"/>
    <w:rsid w:val="009E349D"/>
    <w:rsid w:val="009E36EB"/>
    <w:rsid w:val="009E54B8"/>
    <w:rsid w:val="009E5BEE"/>
    <w:rsid w:val="009F12B4"/>
    <w:rsid w:val="009F2183"/>
    <w:rsid w:val="009F34F2"/>
    <w:rsid w:val="00A01413"/>
    <w:rsid w:val="00A0402C"/>
    <w:rsid w:val="00A041C8"/>
    <w:rsid w:val="00A05701"/>
    <w:rsid w:val="00A0745D"/>
    <w:rsid w:val="00A07629"/>
    <w:rsid w:val="00A11511"/>
    <w:rsid w:val="00A1371D"/>
    <w:rsid w:val="00A154C4"/>
    <w:rsid w:val="00A2256F"/>
    <w:rsid w:val="00A31054"/>
    <w:rsid w:val="00A40F44"/>
    <w:rsid w:val="00A418C8"/>
    <w:rsid w:val="00A50DBF"/>
    <w:rsid w:val="00A51347"/>
    <w:rsid w:val="00A53757"/>
    <w:rsid w:val="00A57053"/>
    <w:rsid w:val="00A6088E"/>
    <w:rsid w:val="00A608E6"/>
    <w:rsid w:val="00A643EE"/>
    <w:rsid w:val="00A67459"/>
    <w:rsid w:val="00A6756C"/>
    <w:rsid w:val="00A67F7D"/>
    <w:rsid w:val="00A70DA7"/>
    <w:rsid w:val="00A71ECF"/>
    <w:rsid w:val="00A75389"/>
    <w:rsid w:val="00A75E40"/>
    <w:rsid w:val="00A80360"/>
    <w:rsid w:val="00A847AE"/>
    <w:rsid w:val="00A84C28"/>
    <w:rsid w:val="00A86E06"/>
    <w:rsid w:val="00A90902"/>
    <w:rsid w:val="00A90BC1"/>
    <w:rsid w:val="00A910E4"/>
    <w:rsid w:val="00A91C0A"/>
    <w:rsid w:val="00A93EF6"/>
    <w:rsid w:val="00A93F9C"/>
    <w:rsid w:val="00A9581D"/>
    <w:rsid w:val="00A96CAB"/>
    <w:rsid w:val="00A96DDC"/>
    <w:rsid w:val="00AA2942"/>
    <w:rsid w:val="00AA5FAD"/>
    <w:rsid w:val="00AA6C63"/>
    <w:rsid w:val="00AB3D01"/>
    <w:rsid w:val="00AB4482"/>
    <w:rsid w:val="00AC1232"/>
    <w:rsid w:val="00AC6B44"/>
    <w:rsid w:val="00AC7933"/>
    <w:rsid w:val="00AD12C4"/>
    <w:rsid w:val="00AD4872"/>
    <w:rsid w:val="00AD694E"/>
    <w:rsid w:val="00AE1989"/>
    <w:rsid w:val="00AE3E13"/>
    <w:rsid w:val="00AE5730"/>
    <w:rsid w:val="00AE6949"/>
    <w:rsid w:val="00AE7894"/>
    <w:rsid w:val="00AF448B"/>
    <w:rsid w:val="00B0167C"/>
    <w:rsid w:val="00B03297"/>
    <w:rsid w:val="00B0642E"/>
    <w:rsid w:val="00B13598"/>
    <w:rsid w:val="00B13670"/>
    <w:rsid w:val="00B13FCC"/>
    <w:rsid w:val="00B16C63"/>
    <w:rsid w:val="00B174BA"/>
    <w:rsid w:val="00B219C0"/>
    <w:rsid w:val="00B23AFA"/>
    <w:rsid w:val="00B24CFE"/>
    <w:rsid w:val="00B25AB9"/>
    <w:rsid w:val="00B3208E"/>
    <w:rsid w:val="00B3387D"/>
    <w:rsid w:val="00B362C6"/>
    <w:rsid w:val="00B36578"/>
    <w:rsid w:val="00B405B6"/>
    <w:rsid w:val="00B5048F"/>
    <w:rsid w:val="00B5257F"/>
    <w:rsid w:val="00B53117"/>
    <w:rsid w:val="00B535AB"/>
    <w:rsid w:val="00B5376E"/>
    <w:rsid w:val="00B55C94"/>
    <w:rsid w:val="00B57FF2"/>
    <w:rsid w:val="00B57FF3"/>
    <w:rsid w:val="00B60C5D"/>
    <w:rsid w:val="00B620C7"/>
    <w:rsid w:val="00B62AEF"/>
    <w:rsid w:val="00B62E11"/>
    <w:rsid w:val="00B6445A"/>
    <w:rsid w:val="00B64467"/>
    <w:rsid w:val="00B6506A"/>
    <w:rsid w:val="00B668E1"/>
    <w:rsid w:val="00B70213"/>
    <w:rsid w:val="00B741FC"/>
    <w:rsid w:val="00B745EC"/>
    <w:rsid w:val="00B752FF"/>
    <w:rsid w:val="00B76059"/>
    <w:rsid w:val="00B7612A"/>
    <w:rsid w:val="00B76E65"/>
    <w:rsid w:val="00B77A87"/>
    <w:rsid w:val="00B77CBF"/>
    <w:rsid w:val="00B77EA8"/>
    <w:rsid w:val="00B77F40"/>
    <w:rsid w:val="00B84587"/>
    <w:rsid w:val="00B86189"/>
    <w:rsid w:val="00B86BBE"/>
    <w:rsid w:val="00B91FCE"/>
    <w:rsid w:val="00B92879"/>
    <w:rsid w:val="00B94A41"/>
    <w:rsid w:val="00BA0151"/>
    <w:rsid w:val="00BA4A73"/>
    <w:rsid w:val="00BB3224"/>
    <w:rsid w:val="00BB7937"/>
    <w:rsid w:val="00BC0D1F"/>
    <w:rsid w:val="00BC0EB6"/>
    <w:rsid w:val="00BC1DD4"/>
    <w:rsid w:val="00BC42A6"/>
    <w:rsid w:val="00BC476F"/>
    <w:rsid w:val="00BC4A97"/>
    <w:rsid w:val="00BD43D7"/>
    <w:rsid w:val="00BD4423"/>
    <w:rsid w:val="00BD6AD1"/>
    <w:rsid w:val="00BD763C"/>
    <w:rsid w:val="00BE03D5"/>
    <w:rsid w:val="00BE0FFE"/>
    <w:rsid w:val="00BE1BEB"/>
    <w:rsid w:val="00BE40A2"/>
    <w:rsid w:val="00BE6586"/>
    <w:rsid w:val="00BF1BF1"/>
    <w:rsid w:val="00BF2AC6"/>
    <w:rsid w:val="00BF7228"/>
    <w:rsid w:val="00BF7BE7"/>
    <w:rsid w:val="00C018A0"/>
    <w:rsid w:val="00C104C6"/>
    <w:rsid w:val="00C13D39"/>
    <w:rsid w:val="00C13FC0"/>
    <w:rsid w:val="00C15731"/>
    <w:rsid w:val="00C16907"/>
    <w:rsid w:val="00C1721D"/>
    <w:rsid w:val="00C22CF0"/>
    <w:rsid w:val="00C236C7"/>
    <w:rsid w:val="00C247B4"/>
    <w:rsid w:val="00C30110"/>
    <w:rsid w:val="00C3740E"/>
    <w:rsid w:val="00C409B5"/>
    <w:rsid w:val="00C44564"/>
    <w:rsid w:val="00C54A9F"/>
    <w:rsid w:val="00C607F6"/>
    <w:rsid w:val="00C66895"/>
    <w:rsid w:val="00C66FA7"/>
    <w:rsid w:val="00C77521"/>
    <w:rsid w:val="00C86BFB"/>
    <w:rsid w:val="00C918A0"/>
    <w:rsid w:val="00C91F91"/>
    <w:rsid w:val="00C93A36"/>
    <w:rsid w:val="00C947CF"/>
    <w:rsid w:val="00C96973"/>
    <w:rsid w:val="00CA1143"/>
    <w:rsid w:val="00CA1549"/>
    <w:rsid w:val="00CA17AE"/>
    <w:rsid w:val="00CA277D"/>
    <w:rsid w:val="00CA3D2E"/>
    <w:rsid w:val="00CA49F9"/>
    <w:rsid w:val="00CA4DFF"/>
    <w:rsid w:val="00CB07F6"/>
    <w:rsid w:val="00CB3D6F"/>
    <w:rsid w:val="00CB6A54"/>
    <w:rsid w:val="00CC23DB"/>
    <w:rsid w:val="00CC2600"/>
    <w:rsid w:val="00CC5933"/>
    <w:rsid w:val="00CC66D2"/>
    <w:rsid w:val="00CD1EC8"/>
    <w:rsid w:val="00CD584C"/>
    <w:rsid w:val="00CD6E2B"/>
    <w:rsid w:val="00CD7E25"/>
    <w:rsid w:val="00CE12A4"/>
    <w:rsid w:val="00CE258F"/>
    <w:rsid w:val="00CE54DD"/>
    <w:rsid w:val="00CE7249"/>
    <w:rsid w:val="00CF1ACD"/>
    <w:rsid w:val="00CF3323"/>
    <w:rsid w:val="00CF6385"/>
    <w:rsid w:val="00CF70C4"/>
    <w:rsid w:val="00CF753D"/>
    <w:rsid w:val="00D03966"/>
    <w:rsid w:val="00D04EAA"/>
    <w:rsid w:val="00D057F2"/>
    <w:rsid w:val="00D1005C"/>
    <w:rsid w:val="00D1348D"/>
    <w:rsid w:val="00D13B6D"/>
    <w:rsid w:val="00D15F23"/>
    <w:rsid w:val="00D22796"/>
    <w:rsid w:val="00D22C19"/>
    <w:rsid w:val="00D2381F"/>
    <w:rsid w:val="00D24B7A"/>
    <w:rsid w:val="00D252ED"/>
    <w:rsid w:val="00D37099"/>
    <w:rsid w:val="00D37E4F"/>
    <w:rsid w:val="00D41F83"/>
    <w:rsid w:val="00D422E5"/>
    <w:rsid w:val="00D425DC"/>
    <w:rsid w:val="00D542FE"/>
    <w:rsid w:val="00D56E5B"/>
    <w:rsid w:val="00D6002D"/>
    <w:rsid w:val="00D63544"/>
    <w:rsid w:val="00D63C8E"/>
    <w:rsid w:val="00D64602"/>
    <w:rsid w:val="00D66629"/>
    <w:rsid w:val="00D7612C"/>
    <w:rsid w:val="00D77224"/>
    <w:rsid w:val="00D81830"/>
    <w:rsid w:val="00D8677C"/>
    <w:rsid w:val="00D86AB8"/>
    <w:rsid w:val="00D86AD6"/>
    <w:rsid w:val="00D93251"/>
    <w:rsid w:val="00D941E4"/>
    <w:rsid w:val="00D96AE5"/>
    <w:rsid w:val="00DA431F"/>
    <w:rsid w:val="00DA5A02"/>
    <w:rsid w:val="00DA713A"/>
    <w:rsid w:val="00DA7682"/>
    <w:rsid w:val="00DB0BEB"/>
    <w:rsid w:val="00DC5F5B"/>
    <w:rsid w:val="00DC7C55"/>
    <w:rsid w:val="00DD382C"/>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1252"/>
    <w:rsid w:val="00E12CD2"/>
    <w:rsid w:val="00E131A0"/>
    <w:rsid w:val="00E16040"/>
    <w:rsid w:val="00E24157"/>
    <w:rsid w:val="00E25D5F"/>
    <w:rsid w:val="00E2692E"/>
    <w:rsid w:val="00E26BDF"/>
    <w:rsid w:val="00E30157"/>
    <w:rsid w:val="00E34E4B"/>
    <w:rsid w:val="00E36D55"/>
    <w:rsid w:val="00E41284"/>
    <w:rsid w:val="00E41738"/>
    <w:rsid w:val="00E546E8"/>
    <w:rsid w:val="00E6425F"/>
    <w:rsid w:val="00E8023F"/>
    <w:rsid w:val="00E8296F"/>
    <w:rsid w:val="00E82A0D"/>
    <w:rsid w:val="00E91002"/>
    <w:rsid w:val="00E96B9F"/>
    <w:rsid w:val="00EA1755"/>
    <w:rsid w:val="00EA5AC3"/>
    <w:rsid w:val="00EB08CD"/>
    <w:rsid w:val="00EB11D7"/>
    <w:rsid w:val="00EB41AD"/>
    <w:rsid w:val="00EB644E"/>
    <w:rsid w:val="00EB700E"/>
    <w:rsid w:val="00EC01E7"/>
    <w:rsid w:val="00EC0E27"/>
    <w:rsid w:val="00EC3A0C"/>
    <w:rsid w:val="00EC63FA"/>
    <w:rsid w:val="00EC7EF8"/>
    <w:rsid w:val="00ED257B"/>
    <w:rsid w:val="00ED69B8"/>
    <w:rsid w:val="00ED7147"/>
    <w:rsid w:val="00EE0442"/>
    <w:rsid w:val="00EE2742"/>
    <w:rsid w:val="00EE57F6"/>
    <w:rsid w:val="00EE5AA6"/>
    <w:rsid w:val="00EF5C69"/>
    <w:rsid w:val="00EF7F1A"/>
    <w:rsid w:val="00F02897"/>
    <w:rsid w:val="00F0557F"/>
    <w:rsid w:val="00F11C15"/>
    <w:rsid w:val="00F132B8"/>
    <w:rsid w:val="00F13AB7"/>
    <w:rsid w:val="00F141AE"/>
    <w:rsid w:val="00F14FC9"/>
    <w:rsid w:val="00F1703F"/>
    <w:rsid w:val="00F21B52"/>
    <w:rsid w:val="00F22F16"/>
    <w:rsid w:val="00F27B71"/>
    <w:rsid w:val="00F30DFC"/>
    <w:rsid w:val="00F31199"/>
    <w:rsid w:val="00F31CF1"/>
    <w:rsid w:val="00F373F3"/>
    <w:rsid w:val="00F41B70"/>
    <w:rsid w:val="00F43182"/>
    <w:rsid w:val="00F4446B"/>
    <w:rsid w:val="00F45A9B"/>
    <w:rsid w:val="00F500A5"/>
    <w:rsid w:val="00F50DCC"/>
    <w:rsid w:val="00F602D1"/>
    <w:rsid w:val="00F660A4"/>
    <w:rsid w:val="00F701A9"/>
    <w:rsid w:val="00F703CF"/>
    <w:rsid w:val="00F70BE9"/>
    <w:rsid w:val="00F7118B"/>
    <w:rsid w:val="00F741BB"/>
    <w:rsid w:val="00F82019"/>
    <w:rsid w:val="00F830F0"/>
    <w:rsid w:val="00F84C1A"/>
    <w:rsid w:val="00F863E3"/>
    <w:rsid w:val="00F9049A"/>
    <w:rsid w:val="00F91F5E"/>
    <w:rsid w:val="00F93A00"/>
    <w:rsid w:val="00F93D0A"/>
    <w:rsid w:val="00FA0790"/>
    <w:rsid w:val="00FA2BAB"/>
    <w:rsid w:val="00FA5551"/>
    <w:rsid w:val="00FB0D98"/>
    <w:rsid w:val="00FB23F8"/>
    <w:rsid w:val="00FB2452"/>
    <w:rsid w:val="00FC0BC3"/>
    <w:rsid w:val="00FC1B99"/>
    <w:rsid w:val="00FC1D6F"/>
    <w:rsid w:val="00FC224F"/>
    <w:rsid w:val="00FC4698"/>
    <w:rsid w:val="00FD50FF"/>
    <w:rsid w:val="00FD54A7"/>
    <w:rsid w:val="00FD5F9D"/>
    <w:rsid w:val="00FD6A76"/>
    <w:rsid w:val="00FE4310"/>
    <w:rsid w:val="00FE575A"/>
    <w:rsid w:val="00FE7C84"/>
    <w:rsid w:val="00FF1D73"/>
    <w:rsid w:val="00FF1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5B3"/>
  </w:style>
  <w:style w:type="paragraph" w:styleId="Heading1">
    <w:name w:val="heading 1"/>
    <w:basedOn w:val="Normal"/>
    <w:next w:val="Normal"/>
    <w:link w:val="Heading1Char"/>
    <w:uiPriority w:val="9"/>
    <w:qFormat/>
    <w:rsid w:val="004C68C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B16C63"/>
    <w:pPr>
      <w:numPr>
        <w:numId w:val="3"/>
      </w:numPr>
      <w:spacing w:line="480" w:lineRule="auto"/>
      <w:ind w:left="0" w:firstLine="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4"/>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5"/>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6"/>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C68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6C63"/>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7"/>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 w:type="character" w:customStyle="1" w:styleId="overflow-hidden">
    <w:name w:val="overflow-hidden"/>
    <w:basedOn w:val="DefaultParagraphFont"/>
    <w:rsid w:val="00A1371D"/>
  </w:style>
  <w:style w:type="character" w:styleId="CommentReference">
    <w:name w:val="annotation reference"/>
    <w:basedOn w:val="DefaultParagraphFont"/>
    <w:uiPriority w:val="99"/>
    <w:semiHidden/>
    <w:unhideWhenUsed/>
    <w:rsid w:val="001A4F84"/>
    <w:rPr>
      <w:sz w:val="16"/>
      <w:szCs w:val="16"/>
    </w:rPr>
  </w:style>
  <w:style w:type="paragraph" w:styleId="CommentText">
    <w:name w:val="annotation text"/>
    <w:basedOn w:val="Normal"/>
    <w:link w:val="CommentTextChar"/>
    <w:uiPriority w:val="99"/>
    <w:semiHidden/>
    <w:unhideWhenUsed/>
    <w:rsid w:val="001A4F84"/>
    <w:pPr>
      <w:spacing w:line="240" w:lineRule="auto"/>
    </w:pPr>
    <w:rPr>
      <w:sz w:val="20"/>
      <w:szCs w:val="20"/>
    </w:rPr>
  </w:style>
  <w:style w:type="character" w:customStyle="1" w:styleId="CommentTextChar">
    <w:name w:val="Comment Text Char"/>
    <w:basedOn w:val="DefaultParagraphFont"/>
    <w:link w:val="CommentText"/>
    <w:uiPriority w:val="99"/>
    <w:semiHidden/>
    <w:rsid w:val="001A4F84"/>
    <w:rPr>
      <w:sz w:val="20"/>
      <w:szCs w:val="20"/>
    </w:rPr>
  </w:style>
  <w:style w:type="paragraph" w:styleId="CommentSubject">
    <w:name w:val="annotation subject"/>
    <w:basedOn w:val="CommentText"/>
    <w:next w:val="CommentText"/>
    <w:link w:val="CommentSubjectChar"/>
    <w:uiPriority w:val="99"/>
    <w:semiHidden/>
    <w:unhideWhenUsed/>
    <w:rsid w:val="001A4F84"/>
    <w:rPr>
      <w:b/>
      <w:bCs/>
    </w:rPr>
  </w:style>
  <w:style w:type="character" w:customStyle="1" w:styleId="CommentSubjectChar">
    <w:name w:val="Comment Subject Char"/>
    <w:basedOn w:val="CommentTextChar"/>
    <w:link w:val="CommentSubject"/>
    <w:uiPriority w:val="99"/>
    <w:semiHidden/>
    <w:rsid w:val="001A4F84"/>
    <w:rPr>
      <w:b/>
      <w:bCs/>
      <w:sz w:val="20"/>
      <w:szCs w:val="20"/>
    </w:rPr>
  </w:style>
  <w:style w:type="character" w:styleId="Strong">
    <w:name w:val="Strong"/>
    <w:basedOn w:val="DefaultParagraphFont"/>
    <w:uiPriority w:val="22"/>
    <w:qFormat/>
    <w:rsid w:val="00861A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48502905">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96183151">
      <w:bodyDiv w:val="1"/>
      <w:marLeft w:val="0"/>
      <w:marRight w:val="0"/>
      <w:marTop w:val="0"/>
      <w:marBottom w:val="0"/>
      <w:divBdr>
        <w:top w:val="none" w:sz="0" w:space="0" w:color="auto"/>
        <w:left w:val="none" w:sz="0" w:space="0" w:color="auto"/>
        <w:bottom w:val="none" w:sz="0" w:space="0" w:color="auto"/>
        <w:right w:val="none" w:sz="0" w:space="0" w:color="auto"/>
      </w:divBdr>
    </w:div>
    <w:div w:id="300429429">
      <w:bodyDiv w:val="1"/>
      <w:marLeft w:val="0"/>
      <w:marRight w:val="0"/>
      <w:marTop w:val="0"/>
      <w:marBottom w:val="0"/>
      <w:divBdr>
        <w:top w:val="none" w:sz="0" w:space="0" w:color="auto"/>
        <w:left w:val="none" w:sz="0" w:space="0" w:color="auto"/>
        <w:bottom w:val="none" w:sz="0" w:space="0" w:color="auto"/>
        <w:right w:val="none" w:sz="0" w:space="0" w:color="auto"/>
      </w:divBdr>
      <w:divsChild>
        <w:div w:id="835651683">
          <w:marLeft w:val="0"/>
          <w:marRight w:val="0"/>
          <w:marTop w:val="0"/>
          <w:marBottom w:val="0"/>
          <w:divBdr>
            <w:top w:val="none" w:sz="0" w:space="0" w:color="auto"/>
            <w:left w:val="none" w:sz="0" w:space="0" w:color="auto"/>
            <w:bottom w:val="none" w:sz="0" w:space="0" w:color="auto"/>
            <w:right w:val="none" w:sz="0" w:space="0" w:color="auto"/>
          </w:divBdr>
          <w:divsChild>
            <w:div w:id="932055942">
              <w:marLeft w:val="0"/>
              <w:marRight w:val="0"/>
              <w:marTop w:val="0"/>
              <w:marBottom w:val="0"/>
              <w:divBdr>
                <w:top w:val="none" w:sz="0" w:space="0" w:color="auto"/>
                <w:left w:val="none" w:sz="0" w:space="0" w:color="auto"/>
                <w:bottom w:val="none" w:sz="0" w:space="0" w:color="auto"/>
                <w:right w:val="none" w:sz="0" w:space="0" w:color="auto"/>
              </w:divBdr>
              <w:divsChild>
                <w:div w:id="1725832529">
                  <w:marLeft w:val="0"/>
                  <w:marRight w:val="0"/>
                  <w:marTop w:val="0"/>
                  <w:marBottom w:val="0"/>
                  <w:divBdr>
                    <w:top w:val="none" w:sz="0" w:space="0" w:color="auto"/>
                    <w:left w:val="none" w:sz="0" w:space="0" w:color="auto"/>
                    <w:bottom w:val="none" w:sz="0" w:space="0" w:color="auto"/>
                    <w:right w:val="none" w:sz="0" w:space="0" w:color="auto"/>
                  </w:divBdr>
                  <w:divsChild>
                    <w:div w:id="7461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2649">
          <w:marLeft w:val="0"/>
          <w:marRight w:val="0"/>
          <w:marTop w:val="0"/>
          <w:marBottom w:val="0"/>
          <w:divBdr>
            <w:top w:val="none" w:sz="0" w:space="0" w:color="auto"/>
            <w:left w:val="none" w:sz="0" w:space="0" w:color="auto"/>
            <w:bottom w:val="none" w:sz="0" w:space="0" w:color="auto"/>
            <w:right w:val="none" w:sz="0" w:space="0" w:color="auto"/>
          </w:divBdr>
          <w:divsChild>
            <w:div w:id="742869463">
              <w:marLeft w:val="0"/>
              <w:marRight w:val="0"/>
              <w:marTop w:val="0"/>
              <w:marBottom w:val="0"/>
              <w:divBdr>
                <w:top w:val="none" w:sz="0" w:space="0" w:color="auto"/>
                <w:left w:val="none" w:sz="0" w:space="0" w:color="auto"/>
                <w:bottom w:val="none" w:sz="0" w:space="0" w:color="auto"/>
                <w:right w:val="none" w:sz="0" w:space="0" w:color="auto"/>
              </w:divBdr>
              <w:divsChild>
                <w:div w:id="1584531087">
                  <w:marLeft w:val="0"/>
                  <w:marRight w:val="0"/>
                  <w:marTop w:val="0"/>
                  <w:marBottom w:val="0"/>
                  <w:divBdr>
                    <w:top w:val="none" w:sz="0" w:space="0" w:color="auto"/>
                    <w:left w:val="none" w:sz="0" w:space="0" w:color="auto"/>
                    <w:bottom w:val="none" w:sz="0" w:space="0" w:color="auto"/>
                    <w:right w:val="none" w:sz="0" w:space="0" w:color="auto"/>
                  </w:divBdr>
                  <w:divsChild>
                    <w:div w:id="11282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1304667">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7608851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590820144">
      <w:bodyDiv w:val="1"/>
      <w:marLeft w:val="0"/>
      <w:marRight w:val="0"/>
      <w:marTop w:val="0"/>
      <w:marBottom w:val="0"/>
      <w:divBdr>
        <w:top w:val="none" w:sz="0" w:space="0" w:color="auto"/>
        <w:left w:val="none" w:sz="0" w:space="0" w:color="auto"/>
        <w:bottom w:val="none" w:sz="0" w:space="0" w:color="auto"/>
        <w:right w:val="none" w:sz="0" w:space="0" w:color="auto"/>
      </w:divBdr>
    </w:div>
    <w:div w:id="614867289">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50787736">
      <w:bodyDiv w:val="1"/>
      <w:marLeft w:val="0"/>
      <w:marRight w:val="0"/>
      <w:marTop w:val="0"/>
      <w:marBottom w:val="0"/>
      <w:divBdr>
        <w:top w:val="none" w:sz="0" w:space="0" w:color="auto"/>
        <w:left w:val="none" w:sz="0" w:space="0" w:color="auto"/>
        <w:bottom w:val="none" w:sz="0" w:space="0" w:color="auto"/>
        <w:right w:val="none" w:sz="0" w:space="0" w:color="auto"/>
      </w:divBdr>
    </w:div>
    <w:div w:id="673338791">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699168501">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07688900">
      <w:bodyDiv w:val="1"/>
      <w:marLeft w:val="0"/>
      <w:marRight w:val="0"/>
      <w:marTop w:val="0"/>
      <w:marBottom w:val="0"/>
      <w:divBdr>
        <w:top w:val="none" w:sz="0" w:space="0" w:color="auto"/>
        <w:left w:val="none" w:sz="0" w:space="0" w:color="auto"/>
        <w:bottom w:val="none" w:sz="0" w:space="0" w:color="auto"/>
        <w:right w:val="none" w:sz="0" w:space="0" w:color="auto"/>
      </w:divBdr>
      <w:divsChild>
        <w:div w:id="1448739173">
          <w:marLeft w:val="0"/>
          <w:marRight w:val="0"/>
          <w:marTop w:val="0"/>
          <w:marBottom w:val="0"/>
          <w:divBdr>
            <w:top w:val="none" w:sz="0" w:space="0" w:color="auto"/>
            <w:left w:val="none" w:sz="0" w:space="0" w:color="auto"/>
            <w:bottom w:val="none" w:sz="0" w:space="0" w:color="auto"/>
            <w:right w:val="none" w:sz="0" w:space="0" w:color="auto"/>
          </w:divBdr>
          <w:divsChild>
            <w:div w:id="1119103631">
              <w:marLeft w:val="0"/>
              <w:marRight w:val="0"/>
              <w:marTop w:val="0"/>
              <w:marBottom w:val="0"/>
              <w:divBdr>
                <w:top w:val="none" w:sz="0" w:space="0" w:color="auto"/>
                <w:left w:val="none" w:sz="0" w:space="0" w:color="auto"/>
                <w:bottom w:val="none" w:sz="0" w:space="0" w:color="auto"/>
                <w:right w:val="none" w:sz="0" w:space="0" w:color="auto"/>
              </w:divBdr>
              <w:divsChild>
                <w:div w:id="1525434435">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661">
          <w:marLeft w:val="0"/>
          <w:marRight w:val="0"/>
          <w:marTop w:val="0"/>
          <w:marBottom w:val="0"/>
          <w:divBdr>
            <w:top w:val="none" w:sz="0" w:space="0" w:color="auto"/>
            <w:left w:val="none" w:sz="0" w:space="0" w:color="auto"/>
            <w:bottom w:val="none" w:sz="0" w:space="0" w:color="auto"/>
            <w:right w:val="none" w:sz="0" w:space="0" w:color="auto"/>
          </w:divBdr>
          <w:divsChild>
            <w:div w:id="448863495">
              <w:marLeft w:val="0"/>
              <w:marRight w:val="0"/>
              <w:marTop w:val="0"/>
              <w:marBottom w:val="0"/>
              <w:divBdr>
                <w:top w:val="none" w:sz="0" w:space="0" w:color="auto"/>
                <w:left w:val="none" w:sz="0" w:space="0" w:color="auto"/>
                <w:bottom w:val="none" w:sz="0" w:space="0" w:color="auto"/>
                <w:right w:val="none" w:sz="0" w:space="0" w:color="auto"/>
              </w:divBdr>
              <w:divsChild>
                <w:div w:id="1056857152">
                  <w:marLeft w:val="0"/>
                  <w:marRight w:val="0"/>
                  <w:marTop w:val="0"/>
                  <w:marBottom w:val="0"/>
                  <w:divBdr>
                    <w:top w:val="none" w:sz="0" w:space="0" w:color="auto"/>
                    <w:left w:val="none" w:sz="0" w:space="0" w:color="auto"/>
                    <w:bottom w:val="none" w:sz="0" w:space="0" w:color="auto"/>
                    <w:right w:val="none" w:sz="0" w:space="0" w:color="auto"/>
                  </w:divBdr>
                  <w:divsChild>
                    <w:div w:id="2133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07364108">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53893004">
      <w:bodyDiv w:val="1"/>
      <w:marLeft w:val="0"/>
      <w:marRight w:val="0"/>
      <w:marTop w:val="0"/>
      <w:marBottom w:val="0"/>
      <w:divBdr>
        <w:top w:val="none" w:sz="0" w:space="0" w:color="auto"/>
        <w:left w:val="none" w:sz="0" w:space="0" w:color="auto"/>
        <w:bottom w:val="none" w:sz="0" w:space="0" w:color="auto"/>
        <w:right w:val="none" w:sz="0" w:space="0" w:color="auto"/>
      </w:divBdr>
    </w:div>
    <w:div w:id="106071617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14179058">
      <w:bodyDiv w:val="1"/>
      <w:marLeft w:val="0"/>
      <w:marRight w:val="0"/>
      <w:marTop w:val="0"/>
      <w:marBottom w:val="0"/>
      <w:divBdr>
        <w:top w:val="none" w:sz="0" w:space="0" w:color="auto"/>
        <w:left w:val="none" w:sz="0" w:space="0" w:color="auto"/>
        <w:bottom w:val="none" w:sz="0" w:space="0" w:color="auto"/>
        <w:right w:val="none" w:sz="0" w:space="0" w:color="auto"/>
      </w:divBdr>
    </w:div>
    <w:div w:id="1114247921">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08836410">
      <w:bodyDiv w:val="1"/>
      <w:marLeft w:val="0"/>
      <w:marRight w:val="0"/>
      <w:marTop w:val="0"/>
      <w:marBottom w:val="0"/>
      <w:divBdr>
        <w:top w:val="none" w:sz="0" w:space="0" w:color="auto"/>
        <w:left w:val="none" w:sz="0" w:space="0" w:color="auto"/>
        <w:bottom w:val="none" w:sz="0" w:space="0" w:color="auto"/>
        <w:right w:val="none" w:sz="0" w:space="0" w:color="auto"/>
      </w:divBdr>
    </w:div>
    <w:div w:id="1213426686">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1930074">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1721801">
      <w:bodyDiv w:val="1"/>
      <w:marLeft w:val="0"/>
      <w:marRight w:val="0"/>
      <w:marTop w:val="0"/>
      <w:marBottom w:val="0"/>
      <w:divBdr>
        <w:top w:val="none" w:sz="0" w:space="0" w:color="auto"/>
        <w:left w:val="none" w:sz="0" w:space="0" w:color="auto"/>
        <w:bottom w:val="none" w:sz="0" w:space="0" w:color="auto"/>
        <w:right w:val="none" w:sz="0" w:space="0" w:color="auto"/>
      </w:divBdr>
    </w:div>
    <w:div w:id="1552225486">
      <w:bodyDiv w:val="1"/>
      <w:marLeft w:val="0"/>
      <w:marRight w:val="0"/>
      <w:marTop w:val="0"/>
      <w:marBottom w:val="0"/>
      <w:divBdr>
        <w:top w:val="none" w:sz="0" w:space="0" w:color="auto"/>
        <w:left w:val="none" w:sz="0" w:space="0" w:color="auto"/>
        <w:bottom w:val="none" w:sz="0" w:space="0" w:color="auto"/>
        <w:right w:val="none" w:sz="0" w:space="0" w:color="auto"/>
      </w:divBdr>
    </w:div>
    <w:div w:id="1556159153">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1942564">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4608492">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8869128">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27484258">
      <w:bodyDiv w:val="1"/>
      <w:marLeft w:val="0"/>
      <w:marRight w:val="0"/>
      <w:marTop w:val="0"/>
      <w:marBottom w:val="0"/>
      <w:divBdr>
        <w:top w:val="none" w:sz="0" w:space="0" w:color="auto"/>
        <w:left w:val="none" w:sz="0" w:space="0" w:color="auto"/>
        <w:bottom w:val="none" w:sz="0" w:space="0" w:color="auto"/>
        <w:right w:val="none" w:sz="0" w:space="0" w:color="auto"/>
      </w:divBdr>
      <w:divsChild>
        <w:div w:id="2074426102">
          <w:marLeft w:val="0"/>
          <w:marRight w:val="0"/>
          <w:marTop w:val="0"/>
          <w:marBottom w:val="0"/>
          <w:divBdr>
            <w:top w:val="none" w:sz="0" w:space="0" w:color="auto"/>
            <w:left w:val="none" w:sz="0" w:space="0" w:color="auto"/>
            <w:bottom w:val="none" w:sz="0" w:space="0" w:color="auto"/>
            <w:right w:val="none" w:sz="0" w:space="0" w:color="auto"/>
          </w:divBdr>
          <w:divsChild>
            <w:div w:id="2038844905">
              <w:marLeft w:val="0"/>
              <w:marRight w:val="0"/>
              <w:marTop w:val="0"/>
              <w:marBottom w:val="0"/>
              <w:divBdr>
                <w:top w:val="none" w:sz="0" w:space="0" w:color="auto"/>
                <w:left w:val="none" w:sz="0" w:space="0" w:color="auto"/>
                <w:bottom w:val="none" w:sz="0" w:space="0" w:color="auto"/>
                <w:right w:val="none" w:sz="0" w:space="0" w:color="auto"/>
              </w:divBdr>
              <w:divsChild>
                <w:div w:id="936252387">
                  <w:marLeft w:val="0"/>
                  <w:marRight w:val="0"/>
                  <w:marTop w:val="0"/>
                  <w:marBottom w:val="0"/>
                  <w:divBdr>
                    <w:top w:val="none" w:sz="0" w:space="0" w:color="auto"/>
                    <w:left w:val="none" w:sz="0" w:space="0" w:color="auto"/>
                    <w:bottom w:val="none" w:sz="0" w:space="0" w:color="auto"/>
                    <w:right w:val="none" w:sz="0" w:space="0" w:color="auto"/>
                  </w:divBdr>
                  <w:divsChild>
                    <w:div w:id="16131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8427">
          <w:marLeft w:val="0"/>
          <w:marRight w:val="0"/>
          <w:marTop w:val="0"/>
          <w:marBottom w:val="0"/>
          <w:divBdr>
            <w:top w:val="none" w:sz="0" w:space="0" w:color="auto"/>
            <w:left w:val="none" w:sz="0" w:space="0" w:color="auto"/>
            <w:bottom w:val="none" w:sz="0" w:space="0" w:color="auto"/>
            <w:right w:val="none" w:sz="0" w:space="0" w:color="auto"/>
          </w:divBdr>
          <w:divsChild>
            <w:div w:id="1585215240">
              <w:marLeft w:val="0"/>
              <w:marRight w:val="0"/>
              <w:marTop w:val="0"/>
              <w:marBottom w:val="0"/>
              <w:divBdr>
                <w:top w:val="none" w:sz="0" w:space="0" w:color="auto"/>
                <w:left w:val="none" w:sz="0" w:space="0" w:color="auto"/>
                <w:bottom w:val="none" w:sz="0" w:space="0" w:color="auto"/>
                <w:right w:val="none" w:sz="0" w:space="0" w:color="auto"/>
              </w:divBdr>
              <w:divsChild>
                <w:div w:id="467940338">
                  <w:marLeft w:val="0"/>
                  <w:marRight w:val="0"/>
                  <w:marTop w:val="0"/>
                  <w:marBottom w:val="0"/>
                  <w:divBdr>
                    <w:top w:val="none" w:sz="0" w:space="0" w:color="auto"/>
                    <w:left w:val="none" w:sz="0" w:space="0" w:color="auto"/>
                    <w:bottom w:val="none" w:sz="0" w:space="0" w:color="auto"/>
                    <w:right w:val="none" w:sz="0" w:space="0" w:color="auto"/>
                  </w:divBdr>
                  <w:divsChild>
                    <w:div w:id="2662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463786">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51731494">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7848061">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81443842">
      <w:bodyDiv w:val="1"/>
      <w:marLeft w:val="0"/>
      <w:marRight w:val="0"/>
      <w:marTop w:val="0"/>
      <w:marBottom w:val="0"/>
      <w:divBdr>
        <w:top w:val="none" w:sz="0" w:space="0" w:color="auto"/>
        <w:left w:val="none" w:sz="0" w:space="0" w:color="auto"/>
        <w:bottom w:val="none" w:sz="0" w:space="0" w:color="auto"/>
        <w:right w:val="none" w:sz="0" w:space="0" w:color="auto"/>
      </w:divBdr>
    </w:div>
    <w:div w:id="2096196482">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8/08/relationships/commentsExtensible" Target="commentsExtensible.xml"/><Relationship Id="rId26" Type="http://schemas.openxmlformats.org/officeDocument/2006/relationships/image" Target="media/image2.png"/><Relationship Id="rId39" Type="http://schemas.openxmlformats.org/officeDocument/2006/relationships/image" Target="media/image11.jpg"/><Relationship Id="rId21" Type="http://schemas.openxmlformats.org/officeDocument/2006/relationships/header" Target="header5.xml"/><Relationship Id="rId34" Type="http://schemas.openxmlformats.org/officeDocument/2006/relationships/image" Target="media/image6.png"/><Relationship Id="rId42" Type="http://schemas.openxmlformats.org/officeDocument/2006/relationships/image" Target="media/image14.jpg"/><Relationship Id="rId47" Type="http://schemas.openxmlformats.org/officeDocument/2006/relationships/footer" Target="footer9.xml"/><Relationship Id="rId50"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footer" Target="footer7.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jpg"/><Relationship Id="rId45" Type="http://schemas.openxmlformats.org/officeDocument/2006/relationships/image" Target="media/image17.jp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footer" Target="footer8.xml"/><Relationship Id="rId44" Type="http://schemas.openxmlformats.org/officeDocument/2006/relationships/image" Target="media/image1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image" Target="media/image3.png"/><Relationship Id="rId30" Type="http://schemas.openxmlformats.org/officeDocument/2006/relationships/header" Target="header9.xml"/><Relationship Id="rId35" Type="http://schemas.openxmlformats.org/officeDocument/2006/relationships/image" Target="media/image7.png"/><Relationship Id="rId43" Type="http://schemas.openxmlformats.org/officeDocument/2006/relationships/image" Target="media/image15.jpg"/><Relationship Id="rId48" Type="http://schemas.openxmlformats.org/officeDocument/2006/relationships/header" Target="header10.xml"/><Relationship Id="rId8" Type="http://schemas.openxmlformats.org/officeDocument/2006/relationships/image" Target="media/image1.jpeg"/><Relationship Id="rId51" Type="http://schemas.openxmlformats.org/officeDocument/2006/relationships/footer" Target="footer11.xml"/><Relationship Id="rId3" Type="http://schemas.openxmlformats.org/officeDocument/2006/relationships/styles" Target="styl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footer" Target="footer6.xml"/><Relationship Id="rId33" Type="http://schemas.openxmlformats.org/officeDocument/2006/relationships/image" Target="media/image5.png"/><Relationship Id="rId38" Type="http://schemas.openxmlformats.org/officeDocument/2006/relationships/image" Target="media/image10.jpg"/><Relationship Id="rId46" Type="http://schemas.openxmlformats.org/officeDocument/2006/relationships/image" Target="media/image18.jpeg"/><Relationship Id="rId20" Type="http://schemas.openxmlformats.org/officeDocument/2006/relationships/footer" Target="footer4.xml"/><Relationship Id="rId41" Type="http://schemas.openxmlformats.org/officeDocument/2006/relationships/image" Target="media/image13.jp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header" Target="header6.xml"/><Relationship Id="rId28" Type="http://schemas.openxmlformats.org/officeDocument/2006/relationships/header" Target="header8.xml"/><Relationship Id="rId36" Type="http://schemas.openxmlformats.org/officeDocument/2006/relationships/image" Target="media/image8.png"/><Relationship Id="rId49"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7F01F23A-821A-410B-9E03-9C55FB497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3</Pages>
  <Words>15715</Words>
  <Characters>89576</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Jerico Setiawan</cp:lastModifiedBy>
  <cp:revision>2</cp:revision>
  <cp:lastPrinted>2024-07-01T11:17:00Z</cp:lastPrinted>
  <dcterms:created xsi:type="dcterms:W3CDTF">2025-04-18T14:04:00Z</dcterms:created>
  <dcterms:modified xsi:type="dcterms:W3CDTF">2025-04-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37e53f88b766e785654c6f11ece36564b193f89344babc3f05c93e34c6fc04</vt:lpwstr>
  </property>
</Properties>
</file>